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D8DF0F" w14:textId="77777777" w:rsidR="0013098F" w:rsidRDefault="0013098F" w:rsidP="00C03379">
      <w:pPr>
        <w:widowControl/>
        <w:jc w:val="center"/>
        <w:rPr>
          <w:rFonts w:ascii="Times New Roman" w:hAnsi="Times New Roman" w:cs="Times New Roman"/>
          <w:b/>
        </w:rPr>
      </w:pPr>
    </w:p>
    <w:p w14:paraId="07F21ACB" w14:textId="77777777" w:rsidR="0013098F" w:rsidRDefault="0013098F" w:rsidP="00C03379">
      <w:pPr>
        <w:widowControl/>
        <w:jc w:val="center"/>
        <w:rPr>
          <w:rFonts w:ascii="Times New Roman" w:hAnsi="Times New Roman" w:cs="Times New Roman"/>
          <w:b/>
        </w:rPr>
      </w:pPr>
    </w:p>
    <w:p w14:paraId="2C14D56E" w14:textId="77777777" w:rsidR="00C03379" w:rsidRDefault="00C03379" w:rsidP="00C03379">
      <w:pPr>
        <w:widowControl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 w:hint="eastAsia"/>
          <w:b/>
        </w:rPr>
        <w:t>S</w:t>
      </w:r>
      <w:r>
        <w:rPr>
          <w:rFonts w:ascii="Times New Roman" w:hAnsi="Times New Roman" w:cs="Times New Roman"/>
          <w:b/>
        </w:rPr>
        <w:t>upplementary Online content</w:t>
      </w:r>
    </w:p>
    <w:p w14:paraId="4D7A517C" w14:textId="77777777" w:rsidR="00C55064" w:rsidRDefault="00C55064" w:rsidP="00C03379">
      <w:pPr>
        <w:widowControl/>
        <w:jc w:val="left"/>
        <w:rPr>
          <w:rFonts w:ascii="Times New Roman" w:hAnsi="Times New Roman" w:cs="Times New Roman"/>
        </w:rPr>
      </w:pPr>
    </w:p>
    <w:p w14:paraId="5BBC998D" w14:textId="79690A92" w:rsidR="00C03379" w:rsidRDefault="00C03379" w:rsidP="00C03379">
      <w:pPr>
        <w:widowControl/>
        <w:jc w:val="left"/>
        <w:rPr>
          <w:rFonts w:ascii="Times New Roman" w:hAnsi="Times New Roman" w:cs="Times New Roman"/>
        </w:rPr>
      </w:pPr>
      <w:r w:rsidRPr="00C03379">
        <w:rPr>
          <w:rFonts w:ascii="Times New Roman" w:hAnsi="Times New Roman" w:cs="Times New Roman" w:hint="eastAsia"/>
        </w:rPr>
        <w:t>X</w:t>
      </w:r>
      <w:r w:rsidRPr="00C03379">
        <w:rPr>
          <w:rFonts w:ascii="Times New Roman" w:hAnsi="Times New Roman" w:cs="Times New Roman"/>
        </w:rPr>
        <w:t>ing P et al. Incidence</w:t>
      </w:r>
      <w:r w:rsidR="00C31130">
        <w:rPr>
          <w:rFonts w:ascii="Times New Roman" w:hAnsi="Times New Roman" w:cs="Times New Roman"/>
        </w:rPr>
        <w:t xml:space="preserve"> rates</w:t>
      </w:r>
      <w:r w:rsidRPr="00C03379">
        <w:rPr>
          <w:rFonts w:ascii="Times New Roman" w:hAnsi="Times New Roman" w:cs="Times New Roman"/>
        </w:rPr>
        <w:t xml:space="preserve"> of immune-related adverse events and their correlation with response in advanced solid tumours treated with NIVO or NIVO+IPI: a systematic review and meta-analysis</w:t>
      </w:r>
    </w:p>
    <w:p w14:paraId="6894EE64" w14:textId="77777777" w:rsidR="00C55064" w:rsidRDefault="00C55064" w:rsidP="00C03379">
      <w:pPr>
        <w:widowControl/>
        <w:jc w:val="left"/>
        <w:rPr>
          <w:rFonts w:ascii="Times New Roman" w:hAnsi="Times New Roman" w:cs="Times New Roman"/>
        </w:rPr>
      </w:pPr>
    </w:p>
    <w:p w14:paraId="348A6532" w14:textId="6490649C" w:rsidR="00C55064" w:rsidRPr="00E46963" w:rsidRDefault="00C31130" w:rsidP="00C55064">
      <w:pPr>
        <w:widowControl/>
        <w:tabs>
          <w:tab w:val="left" w:pos="6504"/>
        </w:tabs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093852">
        <w:rPr>
          <w:rFonts w:ascii="Times New Roman" w:hAnsi="Times New Roman" w:cs="Times New Roman"/>
          <w:b/>
        </w:rPr>
        <w:t>Method.</w:t>
      </w:r>
      <w:r w:rsidR="00C55064" w:rsidRPr="00C55064">
        <w:rPr>
          <w:rFonts w:ascii="Times New Roman" w:hAnsi="Times New Roman" w:cs="Times New Roman"/>
        </w:rPr>
        <w:t xml:space="preserve"> </w:t>
      </w:r>
      <w:r w:rsidR="00C55064" w:rsidRPr="00E46963">
        <w:rPr>
          <w:rFonts w:ascii="Times New Roman" w:hAnsi="Times New Roman" w:cs="Times New Roman"/>
          <w:sz w:val="20"/>
          <w:szCs w:val="20"/>
        </w:rPr>
        <w:t xml:space="preserve">Search </w:t>
      </w:r>
      <w:r w:rsidR="00616428" w:rsidRPr="00E46963">
        <w:rPr>
          <w:rFonts w:ascii="Times New Roman" w:hAnsi="Times New Roman" w:cs="Times New Roman"/>
          <w:sz w:val="20"/>
          <w:szCs w:val="20"/>
        </w:rPr>
        <w:t>s</w:t>
      </w:r>
      <w:r w:rsidR="00C55064" w:rsidRPr="00E46963">
        <w:rPr>
          <w:rFonts w:ascii="Times New Roman" w:hAnsi="Times New Roman" w:cs="Times New Roman"/>
          <w:sz w:val="20"/>
          <w:szCs w:val="20"/>
        </w:rPr>
        <w:t>trategy.</w:t>
      </w:r>
    </w:p>
    <w:p w14:paraId="5FF67526" w14:textId="1B2B6AB2" w:rsidR="00C55064" w:rsidRPr="00E46963" w:rsidRDefault="00C31130" w:rsidP="00C55064">
      <w:pPr>
        <w:widowControl/>
        <w:tabs>
          <w:tab w:val="left" w:pos="6504"/>
        </w:tabs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093852">
        <w:rPr>
          <w:rFonts w:ascii="Times New Roman" w:hAnsi="Times New Roman" w:cs="Times New Roman"/>
          <w:b/>
        </w:rPr>
        <w:t>Table 1.</w:t>
      </w:r>
      <w:r w:rsidR="00C55064" w:rsidRPr="00C55064">
        <w:rPr>
          <w:rFonts w:ascii="Times New Roman" w:hAnsi="Times New Roman" w:cs="Times New Roman"/>
        </w:rPr>
        <w:t xml:space="preserve"> </w:t>
      </w:r>
      <w:r w:rsidR="00C55064" w:rsidRPr="00E46963">
        <w:rPr>
          <w:rFonts w:ascii="Times New Roman" w:hAnsi="Times New Roman" w:cs="Times New Roman"/>
          <w:sz w:val="20"/>
          <w:szCs w:val="20"/>
        </w:rPr>
        <w:t>Characteristics of the included studies.</w:t>
      </w:r>
    </w:p>
    <w:p w14:paraId="2EA8E9AB" w14:textId="64F46D32" w:rsidR="00C55064" w:rsidRPr="00E46963" w:rsidRDefault="00C31130" w:rsidP="00C55064">
      <w:pPr>
        <w:widowControl/>
        <w:tabs>
          <w:tab w:val="left" w:pos="6504"/>
        </w:tabs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093852">
        <w:rPr>
          <w:rFonts w:ascii="Times New Roman" w:hAnsi="Times New Roman" w:cs="Times New Roman"/>
          <w:b/>
        </w:rPr>
        <w:t>Table 2.</w:t>
      </w:r>
      <w:r w:rsidR="00C55064" w:rsidRPr="00C55064">
        <w:rPr>
          <w:rFonts w:ascii="Times New Roman" w:hAnsi="Times New Roman" w:cs="Times New Roman"/>
        </w:rPr>
        <w:t xml:space="preserve"> </w:t>
      </w:r>
      <w:r w:rsidR="00C55064" w:rsidRPr="00E46963">
        <w:rPr>
          <w:rFonts w:ascii="Times New Roman" w:hAnsi="Times New Roman" w:cs="Times New Roman"/>
          <w:sz w:val="20"/>
          <w:szCs w:val="20"/>
        </w:rPr>
        <w:t>Incidences of Categorical irAEs according to system organ class.</w:t>
      </w:r>
    </w:p>
    <w:p w14:paraId="1816969E" w14:textId="04D4A328" w:rsidR="00C55064" w:rsidRPr="00E46963" w:rsidRDefault="00C31130" w:rsidP="00C55064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093852">
        <w:rPr>
          <w:rFonts w:ascii="Times New Roman" w:hAnsi="Times New Roman" w:cs="Times New Roman"/>
          <w:b/>
        </w:rPr>
        <w:t>Table 3.</w:t>
      </w:r>
      <w:r w:rsidR="00C55064" w:rsidRPr="00C55064">
        <w:rPr>
          <w:rFonts w:ascii="Times New Roman" w:hAnsi="Times New Roman" w:cs="Times New Roman"/>
        </w:rPr>
        <w:t xml:space="preserve"> </w:t>
      </w:r>
      <w:r w:rsidR="00C55064" w:rsidRPr="00E46963">
        <w:rPr>
          <w:rFonts w:ascii="Times New Roman" w:hAnsi="Times New Roman" w:cs="Times New Roman"/>
          <w:sz w:val="20"/>
          <w:szCs w:val="20"/>
        </w:rPr>
        <w:t>Sensitivity analysis of the correlation between irAEs and ORR in NIVO.</w:t>
      </w:r>
    </w:p>
    <w:p w14:paraId="615803EE" w14:textId="1AA8CDBF" w:rsidR="00C55064" w:rsidRPr="00E46963" w:rsidRDefault="00C31130" w:rsidP="00C55064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093852">
        <w:rPr>
          <w:rFonts w:ascii="Times New Roman" w:hAnsi="Times New Roman" w:cs="Times New Roman"/>
          <w:b/>
        </w:rPr>
        <w:t>Table 4.</w:t>
      </w:r>
      <w:r w:rsidR="00C55064" w:rsidRPr="00C55064">
        <w:rPr>
          <w:rFonts w:ascii="Times New Roman" w:hAnsi="Times New Roman" w:cs="Times New Roman"/>
        </w:rPr>
        <w:t xml:space="preserve"> </w:t>
      </w:r>
      <w:r w:rsidR="00C55064" w:rsidRPr="00E46963">
        <w:rPr>
          <w:rFonts w:ascii="Times New Roman" w:hAnsi="Times New Roman" w:cs="Times New Roman"/>
          <w:sz w:val="20"/>
          <w:szCs w:val="20"/>
        </w:rPr>
        <w:t>Sensitivity analysis of the correlation between irAEs and ORR in NIVO+IPI.</w:t>
      </w:r>
    </w:p>
    <w:p w14:paraId="0CF910C5" w14:textId="1F9D0829" w:rsidR="00C55064" w:rsidRPr="00E46963" w:rsidRDefault="00C31130" w:rsidP="00C55064">
      <w:pPr>
        <w:widowControl/>
        <w:tabs>
          <w:tab w:val="left" w:pos="6504"/>
        </w:tabs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C55064" w:rsidRPr="00E46963">
        <w:rPr>
          <w:rFonts w:ascii="Times New Roman" w:hAnsi="Times New Roman" w:cs="Times New Roman"/>
          <w:b/>
        </w:rPr>
        <w:t xml:space="preserve">Figure 1. </w:t>
      </w:r>
      <w:r w:rsidR="00C55064" w:rsidRPr="00E46963">
        <w:rPr>
          <w:rFonts w:ascii="Times New Roman" w:hAnsi="Times New Roman" w:cs="Times New Roman"/>
          <w:sz w:val="20"/>
          <w:szCs w:val="20"/>
        </w:rPr>
        <w:t>Correlation between irAEs and ORR of chemotherapy-contained regimen.</w:t>
      </w:r>
    </w:p>
    <w:p w14:paraId="3C58F419" w14:textId="7A97DBBE" w:rsidR="00C55064" w:rsidRPr="00E46963" w:rsidRDefault="00C31130" w:rsidP="00C03379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E46963" w:rsidRPr="00E46963">
        <w:rPr>
          <w:rFonts w:ascii="Times New Roman" w:hAnsi="Times New Roman" w:cs="Times New Roman"/>
          <w:b/>
        </w:rPr>
        <w:t>References</w:t>
      </w:r>
    </w:p>
    <w:p w14:paraId="73F17BCC" w14:textId="77777777" w:rsidR="000047BA" w:rsidRDefault="000047BA" w:rsidP="00C03379">
      <w:pPr>
        <w:widowControl/>
        <w:jc w:val="left"/>
        <w:rPr>
          <w:rFonts w:ascii="Times New Roman" w:hAnsi="Times New Roman" w:cs="Times New Roman"/>
        </w:rPr>
      </w:pPr>
    </w:p>
    <w:p w14:paraId="04218CEC" w14:textId="77777777" w:rsidR="000047BA" w:rsidRPr="00B047A7" w:rsidRDefault="000047BA" w:rsidP="000047BA">
      <w:pPr>
        <w:widowControl/>
        <w:rPr>
          <w:rFonts w:ascii="Times New Roman" w:hAnsi="Times New Roman" w:cs="Times New Roman"/>
          <w:sz w:val="20"/>
          <w:szCs w:val="20"/>
        </w:rPr>
      </w:pPr>
      <w:r w:rsidRPr="00B047A7">
        <w:rPr>
          <w:rFonts w:ascii="Times New Roman" w:hAnsi="Times New Roman" w:cs="Times New Roman"/>
          <w:sz w:val="20"/>
          <w:szCs w:val="20"/>
        </w:rPr>
        <w:t>This supplementary material has been provided by the authors to give readers additional information about their work.</w:t>
      </w:r>
    </w:p>
    <w:p w14:paraId="12272E22" w14:textId="1F46D321" w:rsidR="00616428" w:rsidRDefault="00616428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B1E4D96" w14:textId="52C58D94" w:rsidR="00616428" w:rsidRPr="008A7DBF" w:rsidRDefault="00C31130">
      <w:pPr>
        <w:widowControl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Supplemental </w:t>
      </w:r>
      <w:r w:rsidR="00616428" w:rsidRPr="008A7DBF">
        <w:rPr>
          <w:rFonts w:ascii="Times New Roman" w:hAnsi="Times New Roman" w:cs="Times New Roman"/>
          <w:b/>
        </w:rPr>
        <w:t>Method. Search strategy.</w:t>
      </w:r>
    </w:p>
    <w:p w14:paraId="7A7AF9C2" w14:textId="5A54FFEE" w:rsidR="00616428" w:rsidRPr="00FB2B58" w:rsidRDefault="00A41BE7">
      <w:pPr>
        <w:widowControl/>
        <w:jc w:val="left"/>
        <w:rPr>
          <w:rFonts w:ascii="Times New Roman" w:hAnsi="Times New Roman" w:cs="Times New Roman"/>
          <w:b/>
        </w:rPr>
      </w:pPr>
      <w:r w:rsidRPr="00FB2B58">
        <w:rPr>
          <w:rFonts w:ascii="Times New Roman" w:hAnsi="Times New Roman" w:cs="Times New Roman"/>
          <w:b/>
        </w:rPr>
        <w:t>Embase</w:t>
      </w:r>
    </w:p>
    <w:p w14:paraId="09EB4487" w14:textId="33CB41F9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1  </w:t>
      </w:r>
      <w:proofErr w:type="gramStart"/>
      <w:r>
        <w:rPr>
          <w:rFonts w:ascii="Times New Roman" w:hAnsi="Times New Roman" w:cs="Times New Roman"/>
        </w:rPr>
        <w:t xml:space="preserve">   ‘</w:t>
      </w:r>
      <w:proofErr w:type="gramEnd"/>
      <w:r>
        <w:rPr>
          <w:rFonts w:ascii="Times New Roman" w:hAnsi="Times New Roman" w:cs="Times New Roman"/>
        </w:rPr>
        <w:t>nivolumab’/exp</w:t>
      </w:r>
    </w:p>
    <w:p w14:paraId="2D1992E9" w14:textId="6A2374B1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2  </w:t>
      </w:r>
      <w:proofErr w:type="gramStart"/>
      <w:r>
        <w:rPr>
          <w:rFonts w:ascii="Times New Roman" w:hAnsi="Times New Roman" w:cs="Times New Roman"/>
        </w:rPr>
        <w:t xml:space="preserve">   ‘</w:t>
      </w:r>
      <w:proofErr w:type="gramEnd"/>
      <w:r>
        <w:rPr>
          <w:rFonts w:ascii="Times New Roman" w:hAnsi="Times New Roman" w:cs="Times New Roman"/>
        </w:rPr>
        <w:t>nivolumab’</w:t>
      </w:r>
    </w:p>
    <w:p w14:paraId="0D0E6B3F" w14:textId="544ACD3E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3  </w:t>
      </w:r>
      <w:proofErr w:type="gramStart"/>
      <w:r>
        <w:rPr>
          <w:rFonts w:ascii="Times New Roman" w:hAnsi="Times New Roman" w:cs="Times New Roman"/>
        </w:rPr>
        <w:t xml:space="preserve">   ‘</w:t>
      </w:r>
      <w:proofErr w:type="gramEnd"/>
      <w:r>
        <w:rPr>
          <w:rFonts w:ascii="Times New Roman" w:hAnsi="Times New Roman" w:cs="Times New Roman"/>
        </w:rPr>
        <w:t>ipilimumab’</w:t>
      </w:r>
    </w:p>
    <w:p w14:paraId="4BFF9376" w14:textId="260E2260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4     #1 </w:t>
      </w:r>
      <w:r w:rsidR="003A4C1F" w:rsidRPr="00A94163">
        <w:rPr>
          <w:rFonts w:ascii="Times New Roman" w:hAnsi="Times New Roman" w:cs="Times New Roman"/>
          <w:b/>
        </w:rPr>
        <w:t>OR</w:t>
      </w:r>
      <w:r w:rsidR="003A4C1F">
        <w:rPr>
          <w:rFonts w:ascii="Times New Roman" w:hAnsi="Times New Roman" w:cs="Times New Roman"/>
        </w:rPr>
        <w:t xml:space="preserve"> #2 </w:t>
      </w:r>
      <w:r w:rsidR="003A4C1F" w:rsidRPr="00A94163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#3</w:t>
      </w:r>
    </w:p>
    <w:p w14:paraId="3201064D" w14:textId="5C918A8E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#</w:t>
      </w:r>
      <w:r>
        <w:rPr>
          <w:rFonts w:ascii="Times New Roman" w:hAnsi="Times New Roman" w:cs="Times New Roman"/>
        </w:rPr>
        <w:t xml:space="preserve">5     #4 </w:t>
      </w:r>
      <w:r w:rsidRPr="00A9416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([article]/</w:t>
      </w:r>
      <w:proofErr w:type="spellStart"/>
      <w:r>
        <w:rPr>
          <w:rFonts w:ascii="Times New Roman" w:hAnsi="Times New Roman" w:cs="Times New Roman"/>
        </w:rPr>
        <w:t>lim</w:t>
      </w:r>
      <w:proofErr w:type="spellEnd"/>
      <w:r>
        <w:rPr>
          <w:rFonts w:ascii="Times New Roman" w:hAnsi="Times New Roman" w:cs="Times New Roman"/>
        </w:rPr>
        <w:t xml:space="preserve"> </w:t>
      </w:r>
      <w:r w:rsidRPr="00A94163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[article in press]/</w:t>
      </w:r>
      <w:proofErr w:type="spellStart"/>
      <w:r>
        <w:rPr>
          <w:rFonts w:ascii="Times New Roman" w:hAnsi="Times New Roman" w:cs="Times New Roman"/>
        </w:rPr>
        <w:t>lim</w:t>
      </w:r>
      <w:proofErr w:type="spellEnd"/>
      <w:r>
        <w:rPr>
          <w:rFonts w:ascii="Times New Roman" w:hAnsi="Times New Roman" w:cs="Times New Roman"/>
        </w:rPr>
        <w:t>)</w:t>
      </w:r>
    </w:p>
    <w:p w14:paraId="567D4BD1" w14:textId="04E98A70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6     #5 </w:t>
      </w:r>
      <w:r w:rsidRPr="00A9416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[clinical trial number]/</w:t>
      </w:r>
      <w:proofErr w:type="spellStart"/>
      <w:r>
        <w:rPr>
          <w:rFonts w:ascii="Times New Roman" w:hAnsi="Times New Roman" w:cs="Times New Roman"/>
        </w:rPr>
        <w:t>lim</w:t>
      </w:r>
      <w:proofErr w:type="spellEnd"/>
      <w:r>
        <w:rPr>
          <w:rFonts w:ascii="Times New Roman" w:hAnsi="Times New Roman" w:cs="Times New Roman"/>
        </w:rPr>
        <w:t xml:space="preserve"> </w:t>
      </w:r>
      <w:r w:rsidRPr="00A9416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[humans]/limit </w:t>
      </w:r>
      <w:r w:rsidRPr="00A9416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[clinical study]/</w:t>
      </w:r>
      <w:proofErr w:type="spellStart"/>
      <w:r>
        <w:rPr>
          <w:rFonts w:ascii="Times New Roman" w:hAnsi="Times New Roman" w:cs="Times New Roman"/>
        </w:rPr>
        <w:t>lim</w:t>
      </w:r>
      <w:proofErr w:type="spellEnd"/>
    </w:p>
    <w:p w14:paraId="0E70A057" w14:textId="69FA5080" w:rsidR="00A41BE7" w:rsidRDefault="00A41BE7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7     #6 </w:t>
      </w:r>
      <w:r w:rsidRPr="00A9416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[1-1-2015]/</w:t>
      </w:r>
      <w:proofErr w:type="spellStart"/>
      <w:r>
        <w:rPr>
          <w:rFonts w:ascii="Times New Roman" w:hAnsi="Times New Roman" w:cs="Times New Roman"/>
        </w:rPr>
        <w:t>sd</w:t>
      </w:r>
      <w:proofErr w:type="spellEnd"/>
      <w:r>
        <w:rPr>
          <w:rFonts w:ascii="Times New Roman" w:hAnsi="Times New Roman" w:cs="Times New Roman"/>
        </w:rPr>
        <w:t xml:space="preserve"> </w:t>
      </w:r>
      <w:r w:rsidRPr="00A94163">
        <w:rPr>
          <w:rFonts w:ascii="Times New Roman" w:hAnsi="Times New Roman" w:cs="Times New Roman"/>
          <w:b/>
        </w:rPr>
        <w:t>NOT</w:t>
      </w:r>
      <w:r>
        <w:rPr>
          <w:rFonts w:ascii="Times New Roman" w:hAnsi="Times New Roman" w:cs="Times New Roman"/>
        </w:rPr>
        <w:t xml:space="preserve"> [1-5-2019]/</w:t>
      </w:r>
      <w:proofErr w:type="spellStart"/>
      <w:r>
        <w:rPr>
          <w:rFonts w:ascii="Times New Roman" w:hAnsi="Times New Roman" w:cs="Times New Roman"/>
        </w:rPr>
        <w:t>sd</w:t>
      </w:r>
      <w:proofErr w:type="spellEnd"/>
    </w:p>
    <w:p w14:paraId="383A8652" w14:textId="77777777" w:rsidR="00A41BE7" w:rsidRDefault="00A41BE7">
      <w:pPr>
        <w:widowControl/>
        <w:jc w:val="left"/>
        <w:rPr>
          <w:rFonts w:ascii="Times New Roman" w:hAnsi="Times New Roman" w:cs="Times New Roman"/>
        </w:rPr>
      </w:pPr>
    </w:p>
    <w:p w14:paraId="094B2576" w14:textId="4026DBB3" w:rsidR="003B2015" w:rsidRPr="00FB2B58" w:rsidRDefault="003B2015">
      <w:pPr>
        <w:widowControl/>
        <w:jc w:val="left"/>
        <w:rPr>
          <w:rFonts w:ascii="Times New Roman" w:hAnsi="Times New Roman" w:cs="Times New Roman"/>
          <w:b/>
        </w:rPr>
      </w:pPr>
      <w:r w:rsidRPr="00FB2B58">
        <w:rPr>
          <w:rFonts w:ascii="Times New Roman" w:hAnsi="Times New Roman" w:cs="Times New Roman" w:hint="eastAsia"/>
          <w:b/>
        </w:rPr>
        <w:t>P</w:t>
      </w:r>
      <w:r w:rsidRPr="00FB2B58">
        <w:rPr>
          <w:rFonts w:ascii="Times New Roman" w:hAnsi="Times New Roman" w:cs="Times New Roman"/>
          <w:b/>
        </w:rPr>
        <w:t>ub</w:t>
      </w:r>
      <w:r w:rsidR="00C36D9B" w:rsidRPr="00FB2B58">
        <w:rPr>
          <w:rFonts w:ascii="Times New Roman" w:hAnsi="Times New Roman" w:cs="Times New Roman"/>
          <w:b/>
        </w:rPr>
        <w:t>M</w:t>
      </w:r>
      <w:r w:rsidRPr="00FB2B58">
        <w:rPr>
          <w:rFonts w:ascii="Times New Roman" w:hAnsi="Times New Roman" w:cs="Times New Roman"/>
          <w:b/>
        </w:rPr>
        <w:t>ed</w:t>
      </w:r>
    </w:p>
    <w:p w14:paraId="49D67CB9" w14:textId="58698BD4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1     nivolumab</w:t>
      </w:r>
    </w:p>
    <w:p w14:paraId="642621C0" w14:textId="1A7B3637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2     ipilimumab</w:t>
      </w:r>
    </w:p>
    <w:p w14:paraId="07498E67" w14:textId="72459DB3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3     clinical trials as topic [Mesh] </w:t>
      </w:r>
      <w:r w:rsidRPr="00C52983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(clinical </w:t>
      </w:r>
      <w:r w:rsidRPr="00C5298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trial </w:t>
      </w:r>
      <w:r w:rsidRPr="00C5298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topic) </w:t>
      </w:r>
      <w:r w:rsidRPr="00C52983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clinical trials as topic </w:t>
      </w:r>
      <w:r w:rsidRPr="00C52983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trial</w:t>
      </w:r>
    </w:p>
    <w:p w14:paraId="2484EB7B" w14:textId="55832BC7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4     #2 </w:t>
      </w:r>
      <w:r w:rsidRPr="00C5298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#3</w:t>
      </w:r>
    </w:p>
    <w:p w14:paraId="243362F6" w14:textId="73BFC1DA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5     Animals [Mesh] </w:t>
      </w:r>
      <w:r w:rsidRPr="00C52983">
        <w:rPr>
          <w:rFonts w:ascii="Times New Roman" w:hAnsi="Times New Roman" w:cs="Times New Roman"/>
          <w:b/>
        </w:rPr>
        <w:t>NOT</w:t>
      </w:r>
      <w:r>
        <w:rPr>
          <w:rFonts w:ascii="Times New Roman" w:hAnsi="Times New Roman" w:cs="Times New Roman"/>
        </w:rPr>
        <w:t xml:space="preserve"> human [Mesh]</w:t>
      </w:r>
    </w:p>
    <w:p w14:paraId="65D688A9" w14:textId="227C2E9D" w:rsid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6     #4 </w:t>
      </w:r>
      <w:r w:rsidRPr="00C52983">
        <w:rPr>
          <w:rFonts w:ascii="Times New Roman" w:hAnsi="Times New Roman" w:cs="Times New Roman"/>
          <w:b/>
        </w:rPr>
        <w:t>NOT</w:t>
      </w:r>
      <w:r>
        <w:rPr>
          <w:rFonts w:ascii="Times New Roman" w:hAnsi="Times New Roman" w:cs="Times New Roman"/>
        </w:rPr>
        <w:t xml:space="preserve"> #5</w:t>
      </w:r>
    </w:p>
    <w:p w14:paraId="11150AE4" w14:textId="5CC50864" w:rsidR="003A4C1F" w:rsidRPr="003A4C1F" w:rsidRDefault="003A4C1F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7     #6 </w:t>
      </w:r>
      <w:r w:rsidRPr="00C52983">
        <w:rPr>
          <w:rFonts w:ascii="Times New Roman" w:hAnsi="Times New Roman" w:cs="Times New Roman"/>
          <w:b/>
        </w:rPr>
        <w:t>AND</w:t>
      </w:r>
      <w:r>
        <w:rPr>
          <w:rFonts w:ascii="Times New Roman" w:hAnsi="Times New Roman" w:cs="Times New Roman"/>
        </w:rPr>
        <w:t xml:space="preserve"> (“2000/01/</w:t>
      </w:r>
      <w:proofErr w:type="gramStart"/>
      <w:r>
        <w:rPr>
          <w:rFonts w:ascii="Times New Roman" w:hAnsi="Times New Roman" w:cs="Times New Roman"/>
        </w:rPr>
        <w:t>01</w:t>
      </w:r>
      <w:r w:rsidR="00FB2B58">
        <w:rPr>
          <w:rFonts w:ascii="Times New Roman" w:hAnsi="Times New Roman" w:cs="Times New Roman"/>
        </w:rPr>
        <w:t>”</w:t>
      </w:r>
      <w:r>
        <w:rPr>
          <w:rFonts w:ascii="Times New Roman" w:hAnsi="Times New Roman" w:cs="Times New Roman"/>
        </w:rPr>
        <w:t>[</w:t>
      </w:r>
      <w:proofErr w:type="gramEnd"/>
      <w:r>
        <w:rPr>
          <w:rFonts w:ascii="Times New Roman" w:hAnsi="Times New Roman" w:cs="Times New Roman"/>
        </w:rPr>
        <w:t>Date-Publication]</w:t>
      </w:r>
      <w:r w:rsidR="00FB2B5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:</w:t>
      </w:r>
      <w:r w:rsidR="00FB2B58">
        <w:rPr>
          <w:rFonts w:ascii="Times New Roman" w:hAnsi="Times New Roman" w:cs="Times New Roman"/>
        </w:rPr>
        <w:t xml:space="preserve"> “</w:t>
      </w:r>
      <w:r>
        <w:rPr>
          <w:rFonts w:ascii="Times New Roman" w:hAnsi="Times New Roman" w:cs="Times New Roman"/>
        </w:rPr>
        <w:t>2019/05/01”[Date-Publication])</w:t>
      </w:r>
    </w:p>
    <w:p w14:paraId="42B5D9B7" w14:textId="77777777" w:rsidR="00A94163" w:rsidRPr="00FB2B58" w:rsidRDefault="00A94163">
      <w:pPr>
        <w:widowControl/>
        <w:jc w:val="left"/>
        <w:rPr>
          <w:rFonts w:ascii="Times New Roman" w:hAnsi="Times New Roman" w:cs="Times New Roman"/>
        </w:rPr>
      </w:pPr>
    </w:p>
    <w:p w14:paraId="7AAAFB03" w14:textId="07EB8119" w:rsidR="00A94163" w:rsidRPr="00FB2B58" w:rsidRDefault="00A94163">
      <w:pPr>
        <w:widowControl/>
        <w:jc w:val="left"/>
        <w:rPr>
          <w:rFonts w:ascii="Times New Roman" w:hAnsi="Times New Roman" w:cs="Times New Roman"/>
          <w:b/>
        </w:rPr>
      </w:pPr>
      <w:r w:rsidRPr="00FB2B58">
        <w:rPr>
          <w:rFonts w:ascii="Times New Roman" w:hAnsi="Times New Roman" w:cs="Times New Roman"/>
          <w:b/>
        </w:rPr>
        <w:t>Central Register of Controlled Trials of the Cochrane Library</w:t>
      </w:r>
    </w:p>
    <w:p w14:paraId="70C4437E" w14:textId="6568CEC3" w:rsidR="00A94163" w:rsidRDefault="00A94163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1     nivolumab</w:t>
      </w:r>
    </w:p>
    <w:p w14:paraId="00D0EC21" w14:textId="2A15C8BB" w:rsidR="00A94163" w:rsidRDefault="00A94163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#2     ipilimumab</w:t>
      </w:r>
    </w:p>
    <w:p w14:paraId="20C27C29" w14:textId="716E299B" w:rsidR="00A94163" w:rsidRDefault="00CD171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#3     #1 </w:t>
      </w:r>
      <w:r w:rsidRPr="00835ED2">
        <w:rPr>
          <w:rFonts w:ascii="Times New Roman" w:hAnsi="Times New Roman" w:cs="Times New Roman"/>
          <w:b/>
        </w:rPr>
        <w:t>OR</w:t>
      </w:r>
      <w:r>
        <w:rPr>
          <w:rFonts w:ascii="Times New Roman" w:hAnsi="Times New Roman" w:cs="Times New Roman"/>
        </w:rPr>
        <w:t xml:space="preserve"> #2 </w:t>
      </w:r>
      <w:r w:rsidR="00A94163">
        <w:rPr>
          <w:rFonts w:ascii="Times New Roman" w:hAnsi="Times New Roman" w:cs="Times New Roman"/>
        </w:rPr>
        <w:t>in trial</w:t>
      </w:r>
    </w:p>
    <w:p w14:paraId="0B4602CD" w14:textId="67E95DBE" w:rsidR="003A4C1F" w:rsidRPr="000047BA" w:rsidRDefault="003A4C1F" w:rsidP="00C03379">
      <w:pPr>
        <w:widowControl/>
        <w:jc w:val="left"/>
        <w:rPr>
          <w:rFonts w:ascii="Times New Roman" w:hAnsi="Times New Roman" w:cs="Times New Roman"/>
        </w:rPr>
        <w:sectPr w:rsidR="003A4C1F" w:rsidRPr="000047BA" w:rsidSect="00C03379">
          <w:pgSz w:w="11906" w:h="16838"/>
          <w:pgMar w:top="720" w:right="720" w:bottom="720" w:left="720" w:header="851" w:footer="992" w:gutter="0"/>
          <w:cols w:space="425"/>
          <w:docGrid w:linePitch="360"/>
        </w:sectPr>
      </w:pPr>
    </w:p>
    <w:p w14:paraId="4FB6BF59" w14:textId="032C285C" w:rsidR="007A190E" w:rsidRPr="001E17E1" w:rsidRDefault="00C31130" w:rsidP="00C03379">
      <w:pPr>
        <w:widowControl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7A190E" w:rsidRPr="001E17E1">
        <w:rPr>
          <w:rFonts w:ascii="Times New Roman" w:hAnsi="Times New Roman" w:cs="Times New Roman"/>
          <w:b/>
        </w:rPr>
        <w:t xml:space="preserve">Table 1. </w:t>
      </w:r>
      <w:r w:rsidR="00130669" w:rsidRPr="001E17E1">
        <w:rPr>
          <w:rFonts w:ascii="Times New Roman" w:hAnsi="Times New Roman" w:cs="Times New Roman"/>
          <w:b/>
        </w:rPr>
        <w:t xml:space="preserve">Characteristics of </w:t>
      </w:r>
      <w:r w:rsidR="00E750F7">
        <w:rPr>
          <w:rFonts w:ascii="Times New Roman" w:hAnsi="Times New Roman" w:cs="Times New Roman"/>
          <w:b/>
        </w:rPr>
        <w:t xml:space="preserve">the </w:t>
      </w:r>
      <w:r w:rsidR="00130669" w:rsidRPr="001E17E1">
        <w:rPr>
          <w:rFonts w:ascii="Times New Roman" w:hAnsi="Times New Roman" w:cs="Times New Roman"/>
          <w:b/>
        </w:rPr>
        <w:t>included studies</w:t>
      </w:r>
      <w:r w:rsidR="00E750F7">
        <w:rPr>
          <w:rFonts w:ascii="Times New Roman" w:hAnsi="Times New Roman" w:cs="Times New Roman"/>
          <w:b/>
        </w:rPr>
        <w:t>.</w:t>
      </w:r>
    </w:p>
    <w:tbl>
      <w:tblPr>
        <w:tblW w:w="151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79"/>
        <w:gridCol w:w="1134"/>
        <w:gridCol w:w="1134"/>
        <w:gridCol w:w="1135"/>
        <w:gridCol w:w="566"/>
        <w:gridCol w:w="996"/>
        <w:gridCol w:w="2548"/>
        <w:gridCol w:w="567"/>
        <w:gridCol w:w="2552"/>
        <w:gridCol w:w="850"/>
        <w:gridCol w:w="1276"/>
        <w:gridCol w:w="425"/>
      </w:tblGrid>
      <w:tr w:rsidR="00032D9B" w:rsidRPr="001E17E1" w14:paraId="77D73F6B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vAlign w:val="center"/>
            <w:hideMark/>
          </w:tcPr>
          <w:p w14:paraId="03AFED9C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Study</w:t>
            </w:r>
          </w:p>
        </w:tc>
        <w:tc>
          <w:tcPr>
            <w:tcW w:w="1134" w:type="dxa"/>
            <w:shd w:val="clear" w:color="auto" w:fill="D9D9D9" w:themeFill="background1" w:themeFillShade="D9"/>
            <w:vAlign w:val="center"/>
            <w:hideMark/>
          </w:tcPr>
          <w:p w14:paraId="0F3B2AAE" w14:textId="76CCA674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Trial ID</w:t>
            </w:r>
          </w:p>
        </w:tc>
        <w:tc>
          <w:tcPr>
            <w:tcW w:w="1134" w:type="dxa"/>
            <w:shd w:val="clear" w:color="auto" w:fill="D9D9D9" w:themeFill="background1" w:themeFillShade="D9"/>
            <w:vAlign w:val="center"/>
            <w:hideMark/>
          </w:tcPr>
          <w:p w14:paraId="6BE100BE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NCT</w:t>
            </w:r>
          </w:p>
        </w:tc>
        <w:tc>
          <w:tcPr>
            <w:tcW w:w="1135" w:type="dxa"/>
            <w:shd w:val="clear" w:color="auto" w:fill="D9D9D9" w:themeFill="background1" w:themeFillShade="D9"/>
            <w:vAlign w:val="center"/>
            <w:hideMark/>
          </w:tcPr>
          <w:p w14:paraId="31E66752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Type of tumour</w:t>
            </w:r>
          </w:p>
        </w:tc>
        <w:tc>
          <w:tcPr>
            <w:tcW w:w="566" w:type="dxa"/>
            <w:shd w:val="clear" w:color="auto" w:fill="D9D9D9" w:themeFill="background1" w:themeFillShade="D9"/>
            <w:vAlign w:val="center"/>
            <w:hideMark/>
          </w:tcPr>
          <w:p w14:paraId="6F1676A6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Phase</w:t>
            </w:r>
          </w:p>
        </w:tc>
        <w:tc>
          <w:tcPr>
            <w:tcW w:w="996" w:type="dxa"/>
            <w:shd w:val="clear" w:color="auto" w:fill="D9D9D9" w:themeFill="background1" w:themeFillShade="D9"/>
            <w:vAlign w:val="center"/>
            <w:hideMark/>
          </w:tcPr>
          <w:p w14:paraId="4BD2B18B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Treatment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CF2096B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Dosing schedule</w:t>
            </w:r>
          </w:p>
        </w:tc>
        <w:tc>
          <w:tcPr>
            <w:tcW w:w="567" w:type="dxa"/>
            <w:shd w:val="clear" w:color="auto" w:fill="D9D9D9" w:themeFill="background1" w:themeFillShade="D9"/>
            <w:vAlign w:val="center"/>
            <w:hideMark/>
          </w:tcPr>
          <w:p w14:paraId="1C604B9A" w14:textId="48931585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No. of patient</w:t>
            </w:r>
          </w:p>
        </w:tc>
        <w:tc>
          <w:tcPr>
            <w:tcW w:w="2552" w:type="dxa"/>
            <w:shd w:val="clear" w:color="auto" w:fill="D9D9D9" w:themeFill="background1" w:themeFillShade="D9"/>
            <w:vAlign w:val="center"/>
            <w:hideMark/>
          </w:tcPr>
          <w:p w14:paraId="354124FE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AE report criteria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1F34FA25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Evalu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4E6D1710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Criteria for ORR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4A1A8E70" w14:textId="77777777" w:rsidR="00032D9B" w:rsidRPr="001E17E1" w:rsidRDefault="00032D9B" w:rsidP="00E46047">
            <w:pPr>
              <w:spacing w:after="0"/>
              <w:jc w:val="center"/>
              <w:rPr>
                <w:rFonts w:ascii="Times New Roman" w:hAnsi="Times New Roman" w:cs="Times New Roman"/>
                <w:b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b/>
                <w:sz w:val="15"/>
                <w:szCs w:val="15"/>
              </w:rPr>
              <w:t>ORR</w:t>
            </w:r>
          </w:p>
        </w:tc>
      </w:tr>
      <w:tr w:rsidR="00032D9B" w:rsidRPr="001E17E1" w14:paraId="1C3D9EE1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392A7F6" w14:textId="4652D28B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4-Topalian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b3BhbGlhbjwvQXV0aG9yPjxZZWFyPjIwMTQ8L1llYXI+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L3BlcmlvZGljYWw+PHBhZ2VzPjEwMjAtMzA8L3BhZ2VzPjx2b2x1bWU+MzI8L3ZvbHVtZT48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b3BhbGlhbjwvQXV0aG9yPjxZZWFyPjIwMTQ8L1llYXI+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L3BlcmlvZGljYWw+PHBhZ2VzPjEwMjAtMzA8L3BhZ2VzPjx2b2x1bWU+MzI8L3ZvbHVtZT48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6C4260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A209-003</w:t>
            </w:r>
          </w:p>
        </w:tc>
        <w:tc>
          <w:tcPr>
            <w:tcW w:w="1134" w:type="dxa"/>
            <w:noWrap/>
            <w:vAlign w:val="center"/>
            <w:hideMark/>
          </w:tcPr>
          <w:p w14:paraId="4981FFA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0730639</w:t>
            </w:r>
          </w:p>
        </w:tc>
        <w:tc>
          <w:tcPr>
            <w:tcW w:w="1135" w:type="dxa"/>
            <w:noWrap/>
            <w:vAlign w:val="center"/>
            <w:hideMark/>
          </w:tcPr>
          <w:p w14:paraId="1B3919D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78A1DA3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996" w:type="dxa"/>
            <w:noWrap/>
            <w:vAlign w:val="center"/>
            <w:hideMark/>
          </w:tcPr>
          <w:p w14:paraId="743E8E1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1EDE9F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0.1, 0.3, 1.0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5D92A37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7</w:t>
            </w:r>
          </w:p>
        </w:tc>
        <w:tc>
          <w:tcPr>
            <w:tcW w:w="2552" w:type="dxa"/>
            <w:noWrap/>
            <w:vAlign w:val="center"/>
            <w:hideMark/>
          </w:tcPr>
          <w:p w14:paraId="5D96F40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3% of patients</w:t>
            </w:r>
          </w:p>
        </w:tc>
        <w:tc>
          <w:tcPr>
            <w:tcW w:w="850" w:type="dxa"/>
            <w:vAlign w:val="center"/>
            <w:hideMark/>
          </w:tcPr>
          <w:p w14:paraId="031CE04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05D3CF1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0 with modification</w:t>
            </w:r>
          </w:p>
        </w:tc>
        <w:tc>
          <w:tcPr>
            <w:tcW w:w="425" w:type="dxa"/>
            <w:vAlign w:val="center"/>
            <w:hideMark/>
          </w:tcPr>
          <w:p w14:paraId="29BB948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1%</w:t>
            </w:r>
          </w:p>
        </w:tc>
      </w:tr>
      <w:tr w:rsidR="00032D9B" w:rsidRPr="001E17E1" w14:paraId="17D6807D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6F7417B1" w14:textId="3D66186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Borghaei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3JnaGFlaTwvQXV0aG9yPjxZZWFyPjIwMTU8L1llYXI+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3JnaGFlaTwvQXV0aG9yPjxZZWFyPjIwMTU8L1llYXI+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3BDCE4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57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39FABC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673867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0F8CA77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2200407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7EB6DC3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482B1D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3926B40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92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CD5689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4219CF2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32CFFC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05C813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9%</w:t>
            </w:r>
          </w:p>
        </w:tc>
      </w:tr>
      <w:tr w:rsidR="00032D9B" w:rsidRPr="001E17E1" w14:paraId="359484DF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5F1D3F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195D0DA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1E1D3F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6F8CFD0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0ED3B0A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6A2D295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ocetaxel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199038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5 mg/m</w:t>
            </w:r>
            <w:r w:rsidRPr="001E17E1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, q3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628CF4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9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26A46E9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0D349A7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6166C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15493C2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2%</w:t>
            </w:r>
          </w:p>
        </w:tc>
      </w:tr>
      <w:tr w:rsidR="00032D9B" w:rsidRPr="001E17E1" w14:paraId="7F5265E6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B2C9FFE" w14:textId="3733D62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Brahmer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cmFobWVyPC9BdXRob3I+PFllYXI+MjAxNTwvWWVhcj48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cmFobWVyPC9BdXRob3I+PFllYXI+MjAxNTwvWWVhcj48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A028F7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17</w:t>
            </w:r>
          </w:p>
        </w:tc>
        <w:tc>
          <w:tcPr>
            <w:tcW w:w="1134" w:type="dxa"/>
            <w:noWrap/>
            <w:vAlign w:val="center"/>
            <w:hideMark/>
          </w:tcPr>
          <w:p w14:paraId="5F45B66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642004</w:t>
            </w:r>
          </w:p>
        </w:tc>
        <w:tc>
          <w:tcPr>
            <w:tcW w:w="1135" w:type="dxa"/>
            <w:noWrap/>
            <w:vAlign w:val="center"/>
            <w:hideMark/>
          </w:tcPr>
          <w:p w14:paraId="107414F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noWrap/>
            <w:vAlign w:val="center"/>
            <w:hideMark/>
          </w:tcPr>
          <w:p w14:paraId="505434D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497D284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617E05E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3AB542E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35</w:t>
            </w:r>
          </w:p>
        </w:tc>
        <w:tc>
          <w:tcPr>
            <w:tcW w:w="2552" w:type="dxa"/>
            <w:noWrap/>
            <w:vAlign w:val="center"/>
            <w:hideMark/>
          </w:tcPr>
          <w:p w14:paraId="56D4D63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AE</w:t>
            </w:r>
          </w:p>
        </w:tc>
        <w:tc>
          <w:tcPr>
            <w:tcW w:w="850" w:type="dxa"/>
            <w:vAlign w:val="center"/>
            <w:hideMark/>
          </w:tcPr>
          <w:p w14:paraId="3E2BA3B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2B34C79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22D9244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63D8F801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07C53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2C98121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60FA283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77E57A2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398B2E03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2B7103D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ocetaxel</w:t>
            </w:r>
          </w:p>
        </w:tc>
        <w:tc>
          <w:tcPr>
            <w:tcW w:w="2548" w:type="dxa"/>
            <w:vAlign w:val="center"/>
            <w:hideMark/>
          </w:tcPr>
          <w:p w14:paraId="29ACB49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5 mg/m</w:t>
            </w:r>
            <w:r w:rsidRPr="001E17E1">
              <w:rPr>
                <w:rFonts w:ascii="Times New Roman" w:hAnsi="Times New Roman" w:cs="Times New Roman"/>
                <w:sz w:val="15"/>
                <w:szCs w:val="15"/>
                <w:vertAlign w:val="superscript"/>
              </w:rPr>
              <w:t>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, q3w</w:t>
            </w:r>
          </w:p>
        </w:tc>
        <w:tc>
          <w:tcPr>
            <w:tcW w:w="567" w:type="dxa"/>
            <w:noWrap/>
            <w:vAlign w:val="center"/>
            <w:hideMark/>
          </w:tcPr>
          <w:p w14:paraId="6198866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37</w:t>
            </w:r>
          </w:p>
        </w:tc>
        <w:tc>
          <w:tcPr>
            <w:tcW w:w="2552" w:type="dxa"/>
            <w:noWrap/>
            <w:vAlign w:val="center"/>
            <w:hideMark/>
          </w:tcPr>
          <w:p w14:paraId="3369FCA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AE</w:t>
            </w:r>
          </w:p>
        </w:tc>
        <w:tc>
          <w:tcPr>
            <w:tcW w:w="850" w:type="dxa"/>
            <w:vAlign w:val="center"/>
            <w:hideMark/>
          </w:tcPr>
          <w:p w14:paraId="040F8D6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63B1963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2EDCB35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9%</w:t>
            </w:r>
          </w:p>
        </w:tc>
      </w:tr>
      <w:tr w:rsidR="00032D9B" w:rsidRPr="001E17E1" w14:paraId="401B3F98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7D11A897" w14:textId="2A870E8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McDermott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0Rlcm1vdHQ8L0F1dGhvcj48WWVhcj4yMDE1PC9ZZWFy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yMDEzLTIwPC9wYWdlcz48dm9sdW1lPjMzPC92b2x1bWU+PG51bWJlcj4xODwvbnVtYmVyPjxl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0Rlcm1vdHQ8L0F1dGhvcj48WWVhcj4yMDE1PC9ZZWFy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yMDEzLTIwPC9wYWdlcz48dm9sdW1lPjMzPC92b2x1bWU+PG51bWJlcj4xODwvbnVtYmVyPjxl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97D948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1B7D9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730639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1524E67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C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3AAD33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0B762A0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4F37B6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, 10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2770534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B3857D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3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5B8F772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29DBD48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0 with modification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717567C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9%</w:t>
            </w:r>
          </w:p>
        </w:tc>
      </w:tr>
      <w:tr w:rsidR="00032D9B" w:rsidRPr="001E17E1" w14:paraId="3BCF00CD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4160D66" w14:textId="3DCEAA50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Hamanishi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1hbmlzaGk8L0F1dGhvcj48WWVhcj4yMDE1PC9ZZWFy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0MDE1LTIyPC9wYWdlcz48dm9sdW1lPjMzPC92b2x1bWU+PG51bWJlcj4zNDwvbnVtYmVyPjxl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1hbmlzaGk8L0F1dGhvcj48WWVhcj4yMDE1PC9ZZWFy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5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D0CD6C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0993AA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UMIN000005714</w:t>
            </w:r>
          </w:p>
        </w:tc>
        <w:tc>
          <w:tcPr>
            <w:tcW w:w="1135" w:type="dxa"/>
            <w:noWrap/>
            <w:vAlign w:val="center"/>
            <w:hideMark/>
          </w:tcPr>
          <w:p w14:paraId="116C241D" w14:textId="362EECCB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Ovarian cancer</w:t>
            </w:r>
          </w:p>
        </w:tc>
        <w:tc>
          <w:tcPr>
            <w:tcW w:w="566" w:type="dxa"/>
            <w:noWrap/>
            <w:vAlign w:val="center"/>
            <w:hideMark/>
          </w:tcPr>
          <w:p w14:paraId="7CB2214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58B3CE1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04F52AA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,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4C71552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</w:t>
            </w:r>
          </w:p>
        </w:tc>
        <w:tc>
          <w:tcPr>
            <w:tcW w:w="2552" w:type="dxa"/>
            <w:noWrap/>
            <w:vAlign w:val="center"/>
            <w:hideMark/>
          </w:tcPr>
          <w:p w14:paraId="32DBA96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20% of patients</w:t>
            </w:r>
          </w:p>
        </w:tc>
        <w:tc>
          <w:tcPr>
            <w:tcW w:w="850" w:type="dxa"/>
            <w:noWrap/>
            <w:vAlign w:val="center"/>
            <w:hideMark/>
          </w:tcPr>
          <w:p w14:paraId="2FFDD8A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386CBC5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3E82D26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5%</w:t>
            </w:r>
          </w:p>
        </w:tc>
      </w:tr>
      <w:tr w:rsidR="00032D9B" w:rsidRPr="001E17E1" w14:paraId="436C676D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C1CA1D8" w14:textId="506B12EB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Larkin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YXJraW48L0F1dGhvcj48WWVhcj4yMDE1PC9ZZWFyPjxS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YXJraW48L0F1dGhvcj48WWVhcj4yMDE1PC9ZZWFyPjxS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6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179B45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67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5080B0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844505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409CDA5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5C706B8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5FD92D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29AF6D5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A032AF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16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7693A5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194FC7B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24AE62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50FADFE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4%</w:t>
            </w:r>
          </w:p>
        </w:tc>
      </w:tr>
      <w:tr w:rsidR="00032D9B" w:rsidRPr="001E17E1" w14:paraId="6220B8C2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1A69716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5A305D1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C6F87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2DBCA4B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3908FD5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28EBD72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7AAA109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 for 4 cycles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694B62B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14</w:t>
            </w:r>
          </w:p>
        </w:tc>
        <w:tc>
          <w:tcPr>
            <w:tcW w:w="2552" w:type="dxa"/>
            <w:noWrap/>
            <w:vAlign w:val="center"/>
            <w:hideMark/>
          </w:tcPr>
          <w:p w14:paraId="0C1816D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</w:t>
            </w:r>
          </w:p>
        </w:tc>
        <w:tc>
          <w:tcPr>
            <w:tcW w:w="850" w:type="dxa"/>
            <w:vAlign w:val="center"/>
            <w:hideMark/>
          </w:tcPr>
          <w:p w14:paraId="1330638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4267522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10C7F57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8%</w:t>
            </w:r>
          </w:p>
        </w:tc>
      </w:tr>
      <w:tr w:rsidR="00032D9B" w:rsidRPr="001E17E1" w14:paraId="128F6F5E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2D21053" w14:textId="7670748D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Postow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Qb3N0b3c8L0F1dGhvcj48WWVhcj4yMDE1PC9ZZWFyPjxS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Qb3N0b3c8L0F1dGhvcj48WWVhcj4yMDE1PC9ZZWFyPjxS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7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FC9137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69</w:t>
            </w:r>
          </w:p>
        </w:tc>
        <w:tc>
          <w:tcPr>
            <w:tcW w:w="1134" w:type="dxa"/>
            <w:noWrap/>
            <w:vAlign w:val="center"/>
            <w:hideMark/>
          </w:tcPr>
          <w:p w14:paraId="1FFCE23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927419</w:t>
            </w:r>
          </w:p>
        </w:tc>
        <w:tc>
          <w:tcPr>
            <w:tcW w:w="1135" w:type="dxa"/>
            <w:noWrap/>
            <w:vAlign w:val="center"/>
            <w:hideMark/>
          </w:tcPr>
          <w:p w14:paraId="437E7E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66D3EBE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noWrap/>
            <w:vAlign w:val="center"/>
            <w:hideMark/>
          </w:tcPr>
          <w:p w14:paraId="6B0E87F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2782D04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 for 4 cycles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607DA4B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95</w:t>
            </w:r>
          </w:p>
        </w:tc>
        <w:tc>
          <w:tcPr>
            <w:tcW w:w="2552" w:type="dxa"/>
            <w:noWrap/>
            <w:vAlign w:val="center"/>
            <w:hideMark/>
          </w:tcPr>
          <w:p w14:paraId="4F23CCC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vAlign w:val="center"/>
            <w:hideMark/>
          </w:tcPr>
          <w:p w14:paraId="2B74BEA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38C2A88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1EC8A5D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9%</w:t>
            </w:r>
          </w:p>
        </w:tc>
      </w:tr>
      <w:tr w:rsidR="00032D9B" w:rsidRPr="001E17E1" w14:paraId="320A78B6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9D90EAC" w14:textId="0BE7DE6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Rizvi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aXp2aTwvQXV0aG9yPjxZZWFyPjIwMTU8L1llYXI+PFJl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aXp2aTwvQXV0aG9yPjxZZWFyPjIwMTU8L1llYXI+PFJl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8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714AFB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63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FA66B3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721759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E6B94A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033116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022E84F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4DB0B41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EF938C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17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0A0364F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immune-mediated TRAE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3F45F0B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93055C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E58719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5%</w:t>
            </w:r>
          </w:p>
        </w:tc>
      </w:tr>
      <w:tr w:rsidR="00032D9B" w:rsidRPr="001E17E1" w14:paraId="6A90AD1A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7712C77F" w14:textId="62D38C6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Motzer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1PC9ZZWFyPjxS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1PC9ZZWFyPjxS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9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267C498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25</w:t>
            </w:r>
          </w:p>
        </w:tc>
        <w:tc>
          <w:tcPr>
            <w:tcW w:w="1134" w:type="dxa"/>
            <w:noWrap/>
            <w:vAlign w:val="center"/>
            <w:hideMark/>
          </w:tcPr>
          <w:p w14:paraId="091D73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668784</w:t>
            </w:r>
          </w:p>
        </w:tc>
        <w:tc>
          <w:tcPr>
            <w:tcW w:w="1135" w:type="dxa"/>
            <w:noWrap/>
            <w:vAlign w:val="center"/>
            <w:hideMark/>
          </w:tcPr>
          <w:p w14:paraId="49DA078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CC</w:t>
            </w:r>
          </w:p>
        </w:tc>
        <w:tc>
          <w:tcPr>
            <w:tcW w:w="566" w:type="dxa"/>
            <w:noWrap/>
            <w:vAlign w:val="center"/>
            <w:hideMark/>
          </w:tcPr>
          <w:p w14:paraId="4C5EC9B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6B6E246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7B76C3C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1642879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10</w:t>
            </w:r>
          </w:p>
        </w:tc>
        <w:tc>
          <w:tcPr>
            <w:tcW w:w="2552" w:type="dxa"/>
            <w:noWrap/>
            <w:vAlign w:val="center"/>
            <w:hideMark/>
          </w:tcPr>
          <w:p w14:paraId="11583F9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</w:t>
            </w:r>
          </w:p>
        </w:tc>
        <w:tc>
          <w:tcPr>
            <w:tcW w:w="850" w:type="dxa"/>
            <w:vAlign w:val="center"/>
            <w:hideMark/>
          </w:tcPr>
          <w:p w14:paraId="018B486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5764C5F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500BAA4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5%</w:t>
            </w:r>
          </w:p>
        </w:tc>
      </w:tr>
      <w:tr w:rsidR="00032D9B" w:rsidRPr="001E17E1" w14:paraId="4DC1D3F1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7BC96F53" w14:textId="0A748221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Motzer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1PC9ZZWFyPjxS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C9wZXJpb2RpY2FsPjxwYWdlcz4xNDMwLTc8L3BhZ2VzPjx2b2x1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1PC9ZZWFyPjxS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C9wZXJpb2RpY2FsPjxwYWdlcz4xNDMwLTc8L3BhZ2VzPjx2b2x1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0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9C0C20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2DF8E2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354431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055C8C3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C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A7CCA9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3073DE5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82481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0.3 mg/kg, q3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5B84F3D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68AFAB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6CBFF04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1A71B26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16D6E953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26F9E68B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54C165C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1A6A3D5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8C0E9D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1BD864E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57A4C75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678130D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23CBF0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 mg/kg, q3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F79CF4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0F11BF2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36DFAF6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E5A14D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0DF061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2%</w:t>
            </w:r>
          </w:p>
        </w:tc>
      </w:tr>
      <w:tr w:rsidR="00032D9B" w:rsidRPr="001E17E1" w14:paraId="16B72353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25F4860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0C6B3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1EBAF1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59A8B80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38A7F679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1EA760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1626CD8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 mg/kg, q3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69A7A68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5FAC9E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7C3EE35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13A4A3B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E29DAA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41838509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56E91AD9" w14:textId="3FFF73BF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5-Robert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b2JlcnQ8L0F1dGhvcj48WWVhcj4yMDE1PC9ZZWFyPjxS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b2JlcnQ8L0F1dGhvcj48WWVhcj4yMDE1PC9ZZWFyPjxS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1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7B7DA6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66</w:t>
            </w:r>
          </w:p>
        </w:tc>
        <w:tc>
          <w:tcPr>
            <w:tcW w:w="1134" w:type="dxa"/>
            <w:noWrap/>
            <w:vAlign w:val="center"/>
            <w:hideMark/>
          </w:tcPr>
          <w:p w14:paraId="7342D75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721772</w:t>
            </w:r>
          </w:p>
        </w:tc>
        <w:tc>
          <w:tcPr>
            <w:tcW w:w="1135" w:type="dxa"/>
            <w:noWrap/>
            <w:vAlign w:val="center"/>
            <w:hideMark/>
          </w:tcPr>
          <w:p w14:paraId="664C25B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124F696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0B8B1CF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72E2D7F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03840D5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10</w:t>
            </w:r>
          </w:p>
        </w:tc>
        <w:tc>
          <w:tcPr>
            <w:tcW w:w="2552" w:type="dxa"/>
            <w:noWrap/>
            <w:vAlign w:val="center"/>
            <w:hideMark/>
          </w:tcPr>
          <w:p w14:paraId="7C0006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Treatment-related; ≥10% of patients; select TRAE of potential immunological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tiology</w:t>
            </w:r>
            <w:proofErr w:type="spellEnd"/>
          </w:p>
        </w:tc>
        <w:tc>
          <w:tcPr>
            <w:tcW w:w="850" w:type="dxa"/>
            <w:vAlign w:val="center"/>
            <w:hideMark/>
          </w:tcPr>
          <w:p w14:paraId="281515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4BDBEEC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4F63C4D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0%</w:t>
            </w:r>
          </w:p>
        </w:tc>
      </w:tr>
      <w:tr w:rsidR="00032D9B" w:rsidRPr="001E17E1" w14:paraId="161D90CD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4DB069D2" w14:textId="431FD425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Gettinger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XR0aW5nZXI8L0F1dGhvcj48WWVhcj4yMDE1PC9ZZWFy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XR0aW5nZXI8L0F1dGhvcj48WWVhcj4yMDE1PC9ZZWFy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3D8742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A209-003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1EC03D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0730639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65BE72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3EBFCF2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5F7A30E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DB2064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 3 10 mg/kg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61A874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29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6821D4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3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18A98023" w14:textId="5B3BA258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ot mentioned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9A58EA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0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1F5EE25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7%</w:t>
            </w:r>
          </w:p>
        </w:tc>
      </w:tr>
      <w:tr w:rsidR="00032D9B" w:rsidRPr="001E17E1" w14:paraId="28AE3855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EB7EFEC" w14:textId="59EC0A45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5-Weber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U8L1llYXI+PFJl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U8L1llYXI+PFJl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3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17BF8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37</w:t>
            </w:r>
          </w:p>
        </w:tc>
        <w:tc>
          <w:tcPr>
            <w:tcW w:w="1134" w:type="dxa"/>
            <w:noWrap/>
            <w:vAlign w:val="center"/>
            <w:hideMark/>
          </w:tcPr>
          <w:p w14:paraId="4C0539B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721746</w:t>
            </w:r>
          </w:p>
        </w:tc>
        <w:tc>
          <w:tcPr>
            <w:tcW w:w="1135" w:type="dxa"/>
            <w:noWrap/>
            <w:vAlign w:val="center"/>
            <w:hideMark/>
          </w:tcPr>
          <w:p w14:paraId="7F84593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135F086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3FD2B35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1136A22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77F705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72</w:t>
            </w:r>
          </w:p>
        </w:tc>
        <w:tc>
          <w:tcPr>
            <w:tcW w:w="2552" w:type="dxa"/>
            <w:noWrap/>
            <w:vAlign w:val="center"/>
            <w:hideMark/>
          </w:tcPr>
          <w:p w14:paraId="5AA9A1E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AE of potential immune-related</w:t>
            </w:r>
          </w:p>
        </w:tc>
        <w:tc>
          <w:tcPr>
            <w:tcW w:w="850" w:type="dxa"/>
            <w:vAlign w:val="center"/>
            <w:hideMark/>
          </w:tcPr>
          <w:p w14:paraId="38B48C2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0171BCB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036083D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2%</w:t>
            </w:r>
          </w:p>
        </w:tc>
      </w:tr>
      <w:tr w:rsidR="00032D9B" w:rsidRPr="001E17E1" w14:paraId="1A4C9E22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1291395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6852452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3733D4F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5A7ED65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4EF2693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44BACB4E" w14:textId="1A8972B4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acarbazine or chemo</w:t>
            </w:r>
          </w:p>
        </w:tc>
        <w:tc>
          <w:tcPr>
            <w:tcW w:w="2548" w:type="dxa"/>
            <w:vAlign w:val="center"/>
            <w:hideMark/>
          </w:tcPr>
          <w:p w14:paraId="4D1639E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acarbazine 1000 mg/m², q3w, or carboplatin area under the curve 6 plus paclitaxel 175 mg/m</w:t>
            </w:r>
            <w:proofErr w:type="gram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² ,</w:t>
            </w:r>
            <w:proofErr w:type="gram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q3w</w:t>
            </w:r>
          </w:p>
        </w:tc>
        <w:tc>
          <w:tcPr>
            <w:tcW w:w="567" w:type="dxa"/>
            <w:noWrap/>
            <w:vAlign w:val="center"/>
            <w:hideMark/>
          </w:tcPr>
          <w:p w14:paraId="68B7AF6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33</w:t>
            </w:r>
          </w:p>
        </w:tc>
        <w:tc>
          <w:tcPr>
            <w:tcW w:w="2552" w:type="dxa"/>
            <w:noWrap/>
            <w:vAlign w:val="center"/>
            <w:hideMark/>
          </w:tcPr>
          <w:p w14:paraId="69D0D8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Treatment-related; ≥5% of patients; select TRAE of potential immunological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tiology</w:t>
            </w:r>
            <w:proofErr w:type="spellEnd"/>
          </w:p>
        </w:tc>
        <w:tc>
          <w:tcPr>
            <w:tcW w:w="850" w:type="dxa"/>
            <w:vAlign w:val="center"/>
            <w:hideMark/>
          </w:tcPr>
          <w:p w14:paraId="0C0EE81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32EB882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10D36EC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1%</w:t>
            </w:r>
          </w:p>
        </w:tc>
      </w:tr>
      <w:tr w:rsidR="00032D9B" w:rsidRPr="001E17E1" w14:paraId="31F5A3FE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06AA2F8" w14:textId="044FD71A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Weber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Y8L1llYXI+PFJl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Y8L1llYXI+PFJl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4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5FAD6A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64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30A180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78393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549212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5188E59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0BDD240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3DBC0DA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mg/kg q2w 6 cycles; then IPI 3mg/kg q3w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264120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8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0414CBB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Treatment-related; ≥5% of patients; select TRAE of potential immunological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tiology</w:t>
            </w:r>
            <w:proofErr w:type="spellEnd"/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2CD833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D471C4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C14B87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8%</w:t>
            </w:r>
          </w:p>
        </w:tc>
      </w:tr>
      <w:tr w:rsidR="00032D9B" w:rsidRPr="001E17E1" w14:paraId="191D7DAB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AED8DCE" w14:textId="3D3616ED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Weber-Cancer Immunol Res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Y8L1llYXI+PFJl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ZWJlcjwvQXV0aG9yPjxZZWFyPjIwMTY8L1llYXI+PFJl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5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665DD3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noWrap/>
            <w:vAlign w:val="center"/>
            <w:hideMark/>
          </w:tcPr>
          <w:p w14:paraId="4CE48ED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176461</w:t>
            </w:r>
          </w:p>
        </w:tc>
        <w:tc>
          <w:tcPr>
            <w:tcW w:w="1135" w:type="dxa"/>
            <w:noWrap/>
            <w:vAlign w:val="center"/>
            <w:hideMark/>
          </w:tcPr>
          <w:p w14:paraId="77481A8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242F94A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/II</w:t>
            </w:r>
          </w:p>
        </w:tc>
        <w:tc>
          <w:tcPr>
            <w:tcW w:w="996" w:type="dxa"/>
            <w:noWrap/>
            <w:vAlign w:val="center"/>
            <w:hideMark/>
          </w:tcPr>
          <w:p w14:paraId="50658C4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62C3449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782AB1D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92</w:t>
            </w:r>
          </w:p>
        </w:tc>
        <w:tc>
          <w:tcPr>
            <w:tcW w:w="2552" w:type="dxa"/>
            <w:noWrap/>
            <w:vAlign w:val="center"/>
            <w:hideMark/>
          </w:tcPr>
          <w:p w14:paraId="18F64BC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&gt;5% of patients</w:t>
            </w:r>
          </w:p>
        </w:tc>
        <w:tc>
          <w:tcPr>
            <w:tcW w:w="850" w:type="dxa"/>
            <w:vAlign w:val="center"/>
            <w:hideMark/>
          </w:tcPr>
          <w:p w14:paraId="3BC682CA" w14:textId="0BBC3AF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ot mentioned</w:t>
            </w:r>
          </w:p>
        </w:tc>
        <w:tc>
          <w:tcPr>
            <w:tcW w:w="1276" w:type="dxa"/>
            <w:noWrap/>
            <w:vAlign w:val="center"/>
            <w:hideMark/>
          </w:tcPr>
          <w:p w14:paraId="4994434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WHO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and immune-related criteria</w:t>
            </w:r>
          </w:p>
        </w:tc>
        <w:tc>
          <w:tcPr>
            <w:tcW w:w="425" w:type="dxa"/>
            <w:vAlign w:val="center"/>
            <w:hideMark/>
          </w:tcPr>
          <w:p w14:paraId="57E5774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9%</w:t>
            </w:r>
          </w:p>
        </w:tc>
      </w:tr>
      <w:tr w:rsidR="00032D9B" w:rsidRPr="001E17E1" w14:paraId="46D59528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67E0961D" w14:textId="06995630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Nishio-ESMO open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aXNoaW88L0F1dGhvcj48WWVhcj4yMDE2PC9ZZWFyPjxS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aXNoaW88L0F1dGhvcj48WWVhcj4yMDE2PC9ZZWFyPjxS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6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DEBD73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BAB218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JapicCTI-132073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F332B9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691CF68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1729B65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3645DF2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318EE56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6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5203CBD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eatment-related AE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76B05AC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6698B7A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0BC95BD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3%</w:t>
            </w:r>
          </w:p>
        </w:tc>
      </w:tr>
      <w:tr w:rsidR="00032D9B" w:rsidRPr="001E17E1" w14:paraId="0C3BDDD9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7A7A14D" w14:textId="67E9038D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Sharma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FybWE8L0F1dGhvcj48WWVhcj4yMDE2PC9ZZWFyPjxS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FybWE8L0F1dGhvcj48WWVhcj4yMDE2PC9ZZWFyPjxS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7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4E3DAD2" w14:textId="06B65F7D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32</w:t>
            </w:r>
          </w:p>
        </w:tc>
        <w:tc>
          <w:tcPr>
            <w:tcW w:w="1134" w:type="dxa"/>
            <w:noWrap/>
            <w:vAlign w:val="center"/>
            <w:hideMark/>
          </w:tcPr>
          <w:p w14:paraId="244E679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928394</w:t>
            </w:r>
          </w:p>
        </w:tc>
        <w:tc>
          <w:tcPr>
            <w:tcW w:w="1135" w:type="dxa"/>
            <w:noWrap/>
            <w:vAlign w:val="center"/>
            <w:hideMark/>
          </w:tcPr>
          <w:p w14:paraId="6EE888E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Urothelial carcinoma</w:t>
            </w:r>
          </w:p>
        </w:tc>
        <w:tc>
          <w:tcPr>
            <w:tcW w:w="566" w:type="dxa"/>
            <w:noWrap/>
            <w:vAlign w:val="center"/>
            <w:hideMark/>
          </w:tcPr>
          <w:p w14:paraId="69DA0F7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/II</w:t>
            </w:r>
          </w:p>
        </w:tc>
        <w:tc>
          <w:tcPr>
            <w:tcW w:w="996" w:type="dxa"/>
            <w:noWrap/>
            <w:vAlign w:val="center"/>
            <w:hideMark/>
          </w:tcPr>
          <w:p w14:paraId="6D8F3AF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AD6ED0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1250F05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8</w:t>
            </w:r>
          </w:p>
        </w:tc>
        <w:tc>
          <w:tcPr>
            <w:tcW w:w="2552" w:type="dxa"/>
            <w:noWrap/>
            <w:vAlign w:val="center"/>
            <w:hideMark/>
          </w:tcPr>
          <w:p w14:paraId="4621845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 patients or grade 3/4</w:t>
            </w:r>
          </w:p>
        </w:tc>
        <w:tc>
          <w:tcPr>
            <w:tcW w:w="850" w:type="dxa"/>
            <w:vAlign w:val="center"/>
            <w:hideMark/>
          </w:tcPr>
          <w:p w14:paraId="0EDFAB3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35B7549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5535CE6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%</w:t>
            </w:r>
          </w:p>
        </w:tc>
      </w:tr>
      <w:tr w:rsidR="00032D9B" w:rsidRPr="001E17E1" w14:paraId="06BC3CCF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623BB725" w14:textId="5119E2E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Gettinger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XR0aW5nZXI8L0F1dGhvcj48WWVhcj4yMDE2PC9ZZWFy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L3BlcmlvZGljYWw+PHBhZ2VzPjI5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XR0aW5nZXI8L0F1dGhvcj48WWVhcj4yMDE2PC9ZZWFy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L3BlcmlvZGljYWw+PHBhZ2VzPjI5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8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7EDE6E0" w14:textId="2F35A4A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1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CBEF0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454102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41B33C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529E6EE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231249E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0FA9C13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3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E6536F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2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0BFA641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1FDFAA5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6296A47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83079C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3%</w:t>
            </w:r>
          </w:p>
        </w:tc>
      </w:tr>
      <w:tr w:rsidR="00032D9B" w:rsidRPr="001E17E1" w14:paraId="00DF2EA4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7AF74EF8" w14:textId="1D6BB3A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6-Antonia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BbnRvbmlhPC9BdXRob3I+PFllYXI+MjAxNjwvWWVhcj48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BbnRvbmlhPC9BdXRob3I+PFllYXI+MjAxNjwvWWVhcj48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19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7C9D71E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32</w:t>
            </w:r>
          </w:p>
        </w:tc>
        <w:tc>
          <w:tcPr>
            <w:tcW w:w="1134" w:type="dxa"/>
            <w:noWrap/>
            <w:vAlign w:val="center"/>
            <w:hideMark/>
          </w:tcPr>
          <w:p w14:paraId="3F27CE3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928394</w:t>
            </w:r>
          </w:p>
        </w:tc>
        <w:tc>
          <w:tcPr>
            <w:tcW w:w="1135" w:type="dxa"/>
            <w:noWrap/>
            <w:vAlign w:val="center"/>
            <w:hideMark/>
          </w:tcPr>
          <w:p w14:paraId="751DD97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SCLC</w:t>
            </w:r>
          </w:p>
        </w:tc>
        <w:tc>
          <w:tcPr>
            <w:tcW w:w="566" w:type="dxa"/>
            <w:noWrap/>
            <w:vAlign w:val="center"/>
            <w:hideMark/>
          </w:tcPr>
          <w:p w14:paraId="152D3FE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/II</w:t>
            </w:r>
          </w:p>
        </w:tc>
        <w:tc>
          <w:tcPr>
            <w:tcW w:w="996" w:type="dxa"/>
            <w:noWrap/>
            <w:vAlign w:val="center"/>
            <w:hideMark/>
          </w:tcPr>
          <w:p w14:paraId="03F9D42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24C44A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62F2201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98</w:t>
            </w:r>
          </w:p>
        </w:tc>
        <w:tc>
          <w:tcPr>
            <w:tcW w:w="2552" w:type="dxa"/>
            <w:noWrap/>
            <w:vAlign w:val="center"/>
            <w:hideMark/>
          </w:tcPr>
          <w:p w14:paraId="7DC519D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</w:t>
            </w:r>
          </w:p>
        </w:tc>
        <w:tc>
          <w:tcPr>
            <w:tcW w:w="850" w:type="dxa"/>
            <w:vAlign w:val="center"/>
            <w:hideMark/>
          </w:tcPr>
          <w:p w14:paraId="0D7E56D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42D6D71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47075F4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%</w:t>
            </w:r>
          </w:p>
        </w:tc>
      </w:tr>
      <w:tr w:rsidR="00032D9B" w:rsidRPr="001E17E1" w14:paraId="65EDB33F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8239EF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199536C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C62C9A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44DE09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152B791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3FD0F28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4DF4B4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 for 4 cycles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3FC255F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1</w:t>
            </w:r>
          </w:p>
        </w:tc>
        <w:tc>
          <w:tcPr>
            <w:tcW w:w="2552" w:type="dxa"/>
            <w:noWrap/>
            <w:vAlign w:val="center"/>
            <w:hideMark/>
          </w:tcPr>
          <w:p w14:paraId="1D679CA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</w:t>
            </w:r>
          </w:p>
        </w:tc>
        <w:tc>
          <w:tcPr>
            <w:tcW w:w="850" w:type="dxa"/>
            <w:vAlign w:val="center"/>
            <w:hideMark/>
          </w:tcPr>
          <w:p w14:paraId="2AF24D1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2C839C8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5018E3F3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3%</w:t>
            </w:r>
          </w:p>
        </w:tc>
      </w:tr>
      <w:tr w:rsidR="00032D9B" w:rsidRPr="001E17E1" w14:paraId="4313AE54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57222EE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556E6D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87ACE7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6A4EC6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6B25DDF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26C0DBF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4FC2819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IPI 1 mg/kg, q3w for 4 cycles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73F2844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4</w:t>
            </w:r>
          </w:p>
        </w:tc>
        <w:tc>
          <w:tcPr>
            <w:tcW w:w="2552" w:type="dxa"/>
            <w:noWrap/>
            <w:vAlign w:val="center"/>
            <w:hideMark/>
          </w:tcPr>
          <w:p w14:paraId="39C96C6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</w:t>
            </w:r>
          </w:p>
        </w:tc>
        <w:tc>
          <w:tcPr>
            <w:tcW w:w="850" w:type="dxa"/>
            <w:vAlign w:val="center"/>
            <w:hideMark/>
          </w:tcPr>
          <w:p w14:paraId="7F4FEEA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38834A9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1FD17F7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9%</w:t>
            </w:r>
          </w:p>
        </w:tc>
      </w:tr>
      <w:tr w:rsidR="00032D9B" w:rsidRPr="001E17E1" w14:paraId="4CDFD7F9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EB67929" w14:textId="182C123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El-Khoueiry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FbC1LaG91ZWlyeTwvQXV0aG9yPjxZZWFyPjIwMTc8L1ll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FbC1LaG91ZWlyeTwvQXV0aG9yPjxZZWFyPjIwMTc8L1ll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0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952F53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40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E96C26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65887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8ABFD7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HC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7926E22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/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63BE76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1CCCCE6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oes-escalation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817E1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8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472EC99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68F78C7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BD5052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3632908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5%</w:t>
            </w:r>
          </w:p>
        </w:tc>
      </w:tr>
      <w:tr w:rsidR="00032D9B" w:rsidRPr="001E17E1" w14:paraId="262BC5FD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73CEF46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581FB7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698CF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6F6FC28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2D866F9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1972BBE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19F8FE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oes-expansion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1600B2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1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C988B2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231FCCB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15FD1EA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A8E0A3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2F7353DE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8A8E371" w14:textId="13937BD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7-Carbone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XJib25lPC9BdXRob3I+PFllYXI+MjAxNzwvWWVhcj48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XJib25lPC9BdXRob3I+PFllYXI+MjAxNzwvWWVhcj48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1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122A326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26</w:t>
            </w:r>
          </w:p>
        </w:tc>
        <w:tc>
          <w:tcPr>
            <w:tcW w:w="1134" w:type="dxa"/>
            <w:noWrap/>
            <w:vAlign w:val="center"/>
            <w:hideMark/>
          </w:tcPr>
          <w:p w14:paraId="77DC76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041533</w:t>
            </w:r>
          </w:p>
        </w:tc>
        <w:tc>
          <w:tcPr>
            <w:tcW w:w="1135" w:type="dxa"/>
            <w:noWrap/>
            <w:vAlign w:val="center"/>
            <w:hideMark/>
          </w:tcPr>
          <w:p w14:paraId="5FC5969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noWrap/>
            <w:vAlign w:val="center"/>
            <w:hideMark/>
          </w:tcPr>
          <w:p w14:paraId="3A2E36A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19F2A54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0CBBE9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2005B9E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71</w:t>
            </w:r>
          </w:p>
        </w:tc>
        <w:tc>
          <w:tcPr>
            <w:tcW w:w="2552" w:type="dxa"/>
            <w:noWrap/>
            <w:vAlign w:val="center"/>
            <w:hideMark/>
          </w:tcPr>
          <w:p w14:paraId="16BA085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noWrap/>
            <w:vAlign w:val="center"/>
            <w:hideMark/>
          </w:tcPr>
          <w:p w14:paraId="79DE021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5503E19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10F2033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6%</w:t>
            </w:r>
          </w:p>
        </w:tc>
      </w:tr>
      <w:tr w:rsidR="00032D9B" w:rsidRPr="001E17E1" w14:paraId="5848F2BC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2176142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49EF7EB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3DD4A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5B77AC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1921D6D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423BA0E4" w14:textId="2602209C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mo</w:t>
            </w:r>
          </w:p>
        </w:tc>
        <w:tc>
          <w:tcPr>
            <w:tcW w:w="2548" w:type="dxa"/>
            <w:vAlign w:val="center"/>
            <w:hideMark/>
          </w:tcPr>
          <w:p w14:paraId="049819C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dministered once every 3 weeks for up to six cycles</w:t>
            </w:r>
          </w:p>
        </w:tc>
        <w:tc>
          <w:tcPr>
            <w:tcW w:w="567" w:type="dxa"/>
            <w:noWrap/>
            <w:vAlign w:val="center"/>
            <w:hideMark/>
          </w:tcPr>
          <w:p w14:paraId="5A22B88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70</w:t>
            </w:r>
          </w:p>
        </w:tc>
        <w:tc>
          <w:tcPr>
            <w:tcW w:w="2552" w:type="dxa"/>
            <w:noWrap/>
            <w:vAlign w:val="center"/>
            <w:hideMark/>
          </w:tcPr>
          <w:p w14:paraId="010E9BF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noWrap/>
            <w:vAlign w:val="center"/>
            <w:hideMark/>
          </w:tcPr>
          <w:p w14:paraId="28831D8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49110EC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2E71A16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3%</w:t>
            </w:r>
          </w:p>
        </w:tc>
      </w:tr>
      <w:tr w:rsidR="00032D9B" w:rsidRPr="001E17E1" w14:paraId="186283D9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49E43F5A" w14:textId="2D6A8BB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Hammers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1tZXJzPC9BdXRob3I+PFllYXI+MjAxNzwvWWVhcj48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1tZXJzPC9BdXRob3I+PFllYXI+MjAxNzwvWWVhcj48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45F3E7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16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4ECD15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472081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6C28F76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C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7AA959E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4DEBDBF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C63AC1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 q2w, IPI 1 mg/kg q3w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6CCC74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7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390553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20% of patients or ≥ 2 patients for grade 3/4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1C5F0AC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052DC11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754B9A3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0%</w:t>
            </w:r>
          </w:p>
        </w:tc>
      </w:tr>
      <w:tr w:rsidR="00032D9B" w:rsidRPr="001E17E1" w14:paraId="754B3351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51CB4E7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F8F2CF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2BCB68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0CB2445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2DF3758C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6FF156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188E446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 q2w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，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PI 3 mg/kg q3w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24E3205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7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385BE22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20% of patients or ≥ 2 patients for grade 3/4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37FEB48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41605CC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8D4584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0%</w:t>
            </w:r>
          </w:p>
        </w:tc>
      </w:tr>
      <w:tr w:rsidR="00032D9B" w:rsidRPr="001E17E1" w14:paraId="27B6B705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585E71E8" w14:textId="37E9E188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Hellmann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WxsbWFubjwvQXV0aG9yPjxZZWFyPjIwMTc8L1llYXI+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WxsbWFubjwvQXV0aG9yPjxZZWFyPjIwMTc8L1llYXI+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3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A44B43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12</w:t>
            </w:r>
          </w:p>
        </w:tc>
        <w:tc>
          <w:tcPr>
            <w:tcW w:w="1134" w:type="dxa"/>
            <w:noWrap/>
            <w:vAlign w:val="center"/>
            <w:hideMark/>
          </w:tcPr>
          <w:p w14:paraId="78C1664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454102</w:t>
            </w:r>
          </w:p>
        </w:tc>
        <w:tc>
          <w:tcPr>
            <w:tcW w:w="1135" w:type="dxa"/>
            <w:noWrap/>
            <w:vAlign w:val="center"/>
            <w:hideMark/>
          </w:tcPr>
          <w:p w14:paraId="2E7DD7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noWrap/>
            <w:vAlign w:val="center"/>
            <w:hideMark/>
          </w:tcPr>
          <w:p w14:paraId="2CD3B3E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noWrap/>
            <w:vAlign w:val="center"/>
            <w:hideMark/>
          </w:tcPr>
          <w:p w14:paraId="50A9076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7F8D982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q2w; IPI 1 mg/kg, q12w</w:t>
            </w:r>
          </w:p>
        </w:tc>
        <w:tc>
          <w:tcPr>
            <w:tcW w:w="567" w:type="dxa"/>
            <w:noWrap/>
            <w:vAlign w:val="center"/>
            <w:hideMark/>
          </w:tcPr>
          <w:p w14:paraId="7613615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8</w:t>
            </w:r>
          </w:p>
        </w:tc>
        <w:tc>
          <w:tcPr>
            <w:tcW w:w="2552" w:type="dxa"/>
            <w:noWrap/>
            <w:vAlign w:val="center"/>
            <w:hideMark/>
          </w:tcPr>
          <w:p w14:paraId="608B326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; select TRAE</w:t>
            </w:r>
          </w:p>
        </w:tc>
        <w:tc>
          <w:tcPr>
            <w:tcW w:w="850" w:type="dxa"/>
            <w:vAlign w:val="center"/>
            <w:hideMark/>
          </w:tcPr>
          <w:p w14:paraId="5718AE5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68E5508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404EBD0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7%</w:t>
            </w:r>
          </w:p>
        </w:tc>
      </w:tr>
      <w:tr w:rsidR="00032D9B" w:rsidRPr="001E17E1" w14:paraId="02EF0717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FA54A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533A53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7FACD5E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2496EC3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4CF1BA99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709062A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6E24E5F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q2w; IPI 1 mg/kg, q6w</w:t>
            </w:r>
          </w:p>
        </w:tc>
        <w:tc>
          <w:tcPr>
            <w:tcW w:w="567" w:type="dxa"/>
            <w:noWrap/>
            <w:vAlign w:val="center"/>
            <w:hideMark/>
          </w:tcPr>
          <w:p w14:paraId="18985F4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0</w:t>
            </w:r>
          </w:p>
        </w:tc>
        <w:tc>
          <w:tcPr>
            <w:tcW w:w="2552" w:type="dxa"/>
            <w:noWrap/>
            <w:vAlign w:val="center"/>
            <w:hideMark/>
          </w:tcPr>
          <w:p w14:paraId="288CC3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; select TRAE</w:t>
            </w:r>
          </w:p>
        </w:tc>
        <w:tc>
          <w:tcPr>
            <w:tcW w:w="850" w:type="dxa"/>
            <w:vAlign w:val="center"/>
            <w:hideMark/>
          </w:tcPr>
          <w:p w14:paraId="3B38880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02C6ED9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2494FE5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8%</w:t>
            </w:r>
          </w:p>
        </w:tc>
      </w:tr>
      <w:tr w:rsidR="00032D9B" w:rsidRPr="001E17E1" w14:paraId="265C22D1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52884243" w14:textId="46EF7765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Overman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mVybWFuPC9BdXRob3I+PFllYXI+MjAxNzwvWWVhcj48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mVybWFuPC9BdXRob3I+PFllYXI+MjAxNzwvWWVhcj48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4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062E60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14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D202EC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06018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56B063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RC (dMMR/MSI-H)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7E667F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6D2E49B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23CFB28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2018B6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404F14B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34DA7FD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D66CF9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2C35C89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6%</w:t>
            </w:r>
          </w:p>
        </w:tc>
      </w:tr>
      <w:tr w:rsidR="00032D9B" w:rsidRPr="001E17E1" w14:paraId="7DFDC93F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711A405" w14:textId="34DD512A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Yamazaki-Cancer Sci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YW1hemFraTwvQXV0aG9yPjxZZWFyPjIwMTc8L1llYXI+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YW1hemFraTwvQXV0aG9yPjxZZWFyPjIwMTc8L1llYXI+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5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ACE14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noWrap/>
            <w:vAlign w:val="center"/>
            <w:hideMark/>
          </w:tcPr>
          <w:p w14:paraId="5EFA42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JapicCTI-142533</w:t>
            </w:r>
          </w:p>
        </w:tc>
        <w:tc>
          <w:tcPr>
            <w:tcW w:w="1135" w:type="dxa"/>
            <w:noWrap/>
            <w:vAlign w:val="center"/>
            <w:hideMark/>
          </w:tcPr>
          <w:p w14:paraId="41E5464C" w14:textId="47BC7B5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13C6BC29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4A2D2F9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42884EC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02434A1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</w:t>
            </w:r>
          </w:p>
        </w:tc>
        <w:tc>
          <w:tcPr>
            <w:tcW w:w="2552" w:type="dxa"/>
            <w:noWrap/>
            <w:vAlign w:val="center"/>
            <w:hideMark/>
          </w:tcPr>
          <w:p w14:paraId="6A7D27D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noWrap/>
            <w:vAlign w:val="center"/>
            <w:hideMark/>
          </w:tcPr>
          <w:p w14:paraId="5E6F6A9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7359AFE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52BED4F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5%</w:t>
            </w:r>
          </w:p>
        </w:tc>
      </w:tr>
      <w:tr w:rsidR="00032D9B" w:rsidRPr="001E17E1" w14:paraId="0E31F9A3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044F6897" w14:textId="564B404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Sharma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FybWE8L0F1dGhvcj48WWVhcj4yMDE3PC9ZZWFyPjxS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FybWE8L0F1dGhvcj48WWVhcj4yMDE3PC9ZZWFyPjxS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6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56C262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275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100499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387996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1314BC5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Urothelial carcin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1D8B1BB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7CB242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5DA728A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0CF084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7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517E3AF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72A8797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4449518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BC98CF9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1A7B056F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BF9B306" w14:textId="40E6C76F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Kudo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dWRvPC9BdXRob3I+PFllYXI+MjAxNzwvWWVhcj48UmVj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dWRvPC9BdXRob3I+PFllYXI+MjAxNzwvWWVhcj48UmVj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7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555C8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TTRACTION01</w:t>
            </w:r>
          </w:p>
        </w:tc>
        <w:tc>
          <w:tcPr>
            <w:tcW w:w="1134" w:type="dxa"/>
            <w:noWrap/>
            <w:vAlign w:val="center"/>
            <w:hideMark/>
          </w:tcPr>
          <w:p w14:paraId="0705D96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JapicCTI-142422</w:t>
            </w:r>
          </w:p>
        </w:tc>
        <w:tc>
          <w:tcPr>
            <w:tcW w:w="1135" w:type="dxa"/>
            <w:noWrap/>
            <w:vAlign w:val="center"/>
            <w:hideMark/>
          </w:tcPr>
          <w:p w14:paraId="06716E2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Oesophageal squamous-cell</w:t>
            </w:r>
          </w:p>
        </w:tc>
        <w:tc>
          <w:tcPr>
            <w:tcW w:w="566" w:type="dxa"/>
            <w:noWrap/>
            <w:vAlign w:val="center"/>
            <w:hideMark/>
          </w:tcPr>
          <w:p w14:paraId="489C8B9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38A2FDA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5FE9266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0E728B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5</w:t>
            </w:r>
          </w:p>
        </w:tc>
        <w:tc>
          <w:tcPr>
            <w:tcW w:w="2552" w:type="dxa"/>
            <w:noWrap/>
            <w:vAlign w:val="center"/>
            <w:hideMark/>
          </w:tcPr>
          <w:p w14:paraId="5B5C41F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</w:t>
            </w:r>
          </w:p>
        </w:tc>
        <w:tc>
          <w:tcPr>
            <w:tcW w:w="850" w:type="dxa"/>
            <w:noWrap/>
            <w:vAlign w:val="center"/>
            <w:hideMark/>
          </w:tcPr>
          <w:p w14:paraId="7D5BB1B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41BDA58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2384033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2%</w:t>
            </w:r>
          </w:p>
        </w:tc>
      </w:tr>
      <w:tr w:rsidR="00032D9B" w:rsidRPr="001E17E1" w14:paraId="153EDA21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26E4A1B7" w14:textId="42A789C0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Hida-Cancer Sci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aWRhPC9BdXRob3I+PFllYXI+MjAxNzwvWWVhcj48UmVj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aWRhPC9BdXRob3I+PFllYXI+MjAxNzwvWWVhcj48UmVj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8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C1CC0E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621F6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JapicCTI-132072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FFE35C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166115B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258AD6D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5A60A2E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4856B65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5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419CE39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5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3AD4117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4AED48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721B1D4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6%</w:t>
            </w:r>
          </w:p>
        </w:tc>
      </w:tr>
      <w:tr w:rsidR="00032D9B" w:rsidRPr="001E17E1" w14:paraId="6BCF985B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9B588E3" w14:textId="2292E140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Morris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JyaXM8L0F1dGhvcj48WWVhcj4yMDE3PC9ZZWFyPjxS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JyaXM8L0F1dGhvcj48WWVhcj4yMDE3PC9ZZWFyPjxS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29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54513E3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I9673</w:t>
            </w:r>
          </w:p>
        </w:tc>
        <w:tc>
          <w:tcPr>
            <w:tcW w:w="1134" w:type="dxa"/>
            <w:noWrap/>
            <w:vAlign w:val="center"/>
            <w:hideMark/>
          </w:tcPr>
          <w:p w14:paraId="4BCC7DF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314169</w:t>
            </w:r>
          </w:p>
        </w:tc>
        <w:tc>
          <w:tcPr>
            <w:tcW w:w="1135" w:type="dxa"/>
            <w:noWrap/>
            <w:vAlign w:val="center"/>
            <w:hideMark/>
          </w:tcPr>
          <w:p w14:paraId="7F09A9E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nal cancer</w:t>
            </w:r>
          </w:p>
        </w:tc>
        <w:tc>
          <w:tcPr>
            <w:tcW w:w="566" w:type="dxa"/>
            <w:noWrap/>
            <w:vAlign w:val="center"/>
            <w:hideMark/>
          </w:tcPr>
          <w:p w14:paraId="30C8B53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1EDD3A8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81B195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32A7352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7</w:t>
            </w:r>
          </w:p>
        </w:tc>
        <w:tc>
          <w:tcPr>
            <w:tcW w:w="2552" w:type="dxa"/>
            <w:noWrap/>
            <w:vAlign w:val="center"/>
            <w:hideMark/>
          </w:tcPr>
          <w:p w14:paraId="53B0101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ll AEs</w:t>
            </w:r>
          </w:p>
        </w:tc>
        <w:tc>
          <w:tcPr>
            <w:tcW w:w="850" w:type="dxa"/>
            <w:vAlign w:val="center"/>
            <w:hideMark/>
          </w:tcPr>
          <w:p w14:paraId="2466D9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8ABB56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0E5B9E2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%</w:t>
            </w:r>
          </w:p>
        </w:tc>
      </w:tr>
      <w:tr w:rsidR="00032D9B" w:rsidRPr="001E17E1" w14:paraId="1500F44F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8D06F3A" w14:textId="53642F3E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7-Kang-Lancet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5nPC9BdXRob3I+PFllYXI+MjAxNzwvWWVhcj48UmVj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5nPC9BdXRob3I+PFllYXI+MjAxNzwvWWVhcj48UmVj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0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F47CED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TTRACTION0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0D73F4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267343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0CA4A9C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Gastric or gastro-oesophageal junction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2412A06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79A01FC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0EEEF98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0E7250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3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3E8462D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2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77D0E87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2473D78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0B213BD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1%</w:t>
            </w:r>
          </w:p>
        </w:tc>
      </w:tr>
      <w:tr w:rsidR="00032D9B" w:rsidRPr="001E17E1" w14:paraId="3FE043CD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547D101B" w14:textId="42EA5964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Omuro-Neuro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bXVybzwvQXV0aG9yPjxZZWFyPjIwMTg8L1llYXI+PFJl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bXVybzwvQXV0aG9yPjxZZWFyPjIwMTg8L1llYXI+PFJl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1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5CDFC3B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143</w:t>
            </w:r>
          </w:p>
        </w:tc>
        <w:tc>
          <w:tcPr>
            <w:tcW w:w="1134" w:type="dxa"/>
            <w:noWrap/>
            <w:vAlign w:val="center"/>
            <w:hideMark/>
          </w:tcPr>
          <w:p w14:paraId="0F64DAA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017717</w:t>
            </w:r>
          </w:p>
        </w:tc>
        <w:tc>
          <w:tcPr>
            <w:tcW w:w="1135" w:type="dxa"/>
            <w:noWrap/>
            <w:vAlign w:val="center"/>
            <w:hideMark/>
          </w:tcPr>
          <w:p w14:paraId="2B257DA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Glioblastoma</w:t>
            </w:r>
          </w:p>
        </w:tc>
        <w:tc>
          <w:tcPr>
            <w:tcW w:w="566" w:type="dxa"/>
            <w:noWrap/>
            <w:vAlign w:val="center"/>
            <w:hideMark/>
          </w:tcPr>
          <w:p w14:paraId="58525DF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noWrap/>
            <w:vAlign w:val="center"/>
            <w:hideMark/>
          </w:tcPr>
          <w:p w14:paraId="6AEB8E9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69CA2A1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0BBDC2A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</w:t>
            </w:r>
          </w:p>
        </w:tc>
        <w:tc>
          <w:tcPr>
            <w:tcW w:w="2552" w:type="dxa"/>
            <w:noWrap/>
            <w:vAlign w:val="center"/>
            <w:hideMark/>
          </w:tcPr>
          <w:p w14:paraId="09E10B5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2 patients or grade 3/4</w:t>
            </w:r>
          </w:p>
        </w:tc>
        <w:tc>
          <w:tcPr>
            <w:tcW w:w="850" w:type="dxa"/>
            <w:vAlign w:val="center"/>
            <w:hideMark/>
          </w:tcPr>
          <w:p w14:paraId="197BA7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37D9608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ANO criteria</w:t>
            </w:r>
          </w:p>
        </w:tc>
        <w:tc>
          <w:tcPr>
            <w:tcW w:w="425" w:type="dxa"/>
            <w:noWrap/>
            <w:vAlign w:val="center"/>
            <w:hideMark/>
          </w:tcPr>
          <w:p w14:paraId="295869D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1%</w:t>
            </w:r>
          </w:p>
        </w:tc>
      </w:tr>
      <w:tr w:rsidR="00032D9B" w:rsidRPr="001E17E1" w14:paraId="440069EF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293B1BA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5BA1BC5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66C38FE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777373A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232850A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5CAB6DC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379FA4A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 q2w, IPI 3 mg/kg q3w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027CF62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</w:t>
            </w:r>
          </w:p>
        </w:tc>
        <w:tc>
          <w:tcPr>
            <w:tcW w:w="2552" w:type="dxa"/>
            <w:noWrap/>
            <w:vAlign w:val="center"/>
            <w:hideMark/>
          </w:tcPr>
          <w:p w14:paraId="0EFB512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2 patients or grade 3/4</w:t>
            </w:r>
          </w:p>
        </w:tc>
        <w:tc>
          <w:tcPr>
            <w:tcW w:w="850" w:type="dxa"/>
            <w:vAlign w:val="center"/>
            <w:hideMark/>
          </w:tcPr>
          <w:p w14:paraId="5A6597C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067D27E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ANO criteria</w:t>
            </w:r>
          </w:p>
        </w:tc>
        <w:tc>
          <w:tcPr>
            <w:tcW w:w="425" w:type="dxa"/>
            <w:noWrap/>
            <w:vAlign w:val="center"/>
            <w:hideMark/>
          </w:tcPr>
          <w:p w14:paraId="0A719F7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0%</w:t>
            </w:r>
          </w:p>
        </w:tc>
      </w:tr>
      <w:tr w:rsidR="00032D9B" w:rsidRPr="001E17E1" w14:paraId="017B52F1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BEAB55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363AE4B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C64A60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0C42562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67F0CAF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1BA6948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609C1CF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 q2w, IPI 3 mg/kg q3w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600FEC1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</w:t>
            </w:r>
          </w:p>
        </w:tc>
        <w:tc>
          <w:tcPr>
            <w:tcW w:w="2552" w:type="dxa"/>
            <w:noWrap/>
            <w:vAlign w:val="center"/>
            <w:hideMark/>
          </w:tcPr>
          <w:p w14:paraId="5DE24A8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2 patients or grade 3/4</w:t>
            </w:r>
          </w:p>
        </w:tc>
        <w:tc>
          <w:tcPr>
            <w:tcW w:w="850" w:type="dxa"/>
            <w:vAlign w:val="center"/>
            <w:hideMark/>
          </w:tcPr>
          <w:p w14:paraId="4D524B7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69265BC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ANO criteria</w:t>
            </w:r>
          </w:p>
        </w:tc>
        <w:tc>
          <w:tcPr>
            <w:tcW w:w="425" w:type="dxa"/>
            <w:noWrap/>
            <w:vAlign w:val="center"/>
            <w:hideMark/>
          </w:tcPr>
          <w:p w14:paraId="7F9B3CE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%</w:t>
            </w:r>
          </w:p>
        </w:tc>
      </w:tr>
      <w:tr w:rsidR="00032D9B" w:rsidRPr="001E17E1" w14:paraId="65B77673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1E276D7A" w14:textId="0955D0E9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Ma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TwvQXV0aG9yPjxZZWFyPjIwMTg8L1llYXI+PFJlY051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TwvQXV0aG9yPjxZZWFyPjIwMTg8L1llYXI+PFJlY051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99FA82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I-974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D01C66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33955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825B4D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sopharyngeal Carcin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199757E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5E13EA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3D15F3B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E33F80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5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7ABE9C4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Select treatment-related 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7D7F108F" w14:textId="4ADF4D81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ot mentioned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0EAB2F0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58378A0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6A817734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48E61D34" w14:textId="1E88C24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Long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b25nPC9BdXRob3I+PFllYXI+MjAxODwvWWVhcj48UmVj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b25nPC9BdXRob3I+PFllYXI+MjAxODwvWWVhcj48UmVj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3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EFB2F6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45556DC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374242</w:t>
            </w:r>
          </w:p>
        </w:tc>
        <w:tc>
          <w:tcPr>
            <w:tcW w:w="1135" w:type="dxa"/>
            <w:noWrap/>
            <w:vAlign w:val="center"/>
            <w:hideMark/>
          </w:tcPr>
          <w:p w14:paraId="79609D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 with brain metastasis</w:t>
            </w:r>
          </w:p>
        </w:tc>
        <w:tc>
          <w:tcPr>
            <w:tcW w:w="566" w:type="dxa"/>
            <w:noWrap/>
            <w:vAlign w:val="center"/>
            <w:hideMark/>
          </w:tcPr>
          <w:p w14:paraId="0A7F1CB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497D63A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6A641EC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; then NIVO 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1DFEC6B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5</w:t>
            </w:r>
          </w:p>
        </w:tc>
        <w:tc>
          <w:tcPr>
            <w:tcW w:w="2552" w:type="dxa"/>
            <w:noWrap/>
            <w:vAlign w:val="center"/>
            <w:hideMark/>
          </w:tcPr>
          <w:p w14:paraId="52191F7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; select TRAE</w:t>
            </w:r>
          </w:p>
        </w:tc>
        <w:tc>
          <w:tcPr>
            <w:tcW w:w="850" w:type="dxa"/>
            <w:vAlign w:val="center"/>
            <w:hideMark/>
          </w:tcPr>
          <w:p w14:paraId="28D8BD5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DE3C94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46ACB3F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9%</w:t>
            </w:r>
          </w:p>
        </w:tc>
      </w:tr>
      <w:tr w:rsidR="00032D9B" w:rsidRPr="001E17E1" w14:paraId="08BAF066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0FD498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FFADF4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26540D0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01844B9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4B5424E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7619641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472289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12F71DB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5</w:t>
            </w:r>
          </w:p>
        </w:tc>
        <w:tc>
          <w:tcPr>
            <w:tcW w:w="2552" w:type="dxa"/>
            <w:noWrap/>
            <w:vAlign w:val="center"/>
            <w:hideMark/>
          </w:tcPr>
          <w:p w14:paraId="2D3B85F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; select TRAE</w:t>
            </w:r>
          </w:p>
        </w:tc>
        <w:tc>
          <w:tcPr>
            <w:tcW w:w="850" w:type="dxa"/>
            <w:vAlign w:val="center"/>
            <w:hideMark/>
          </w:tcPr>
          <w:p w14:paraId="5F8F2D1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2C0EB4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0E0FA1B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%</w:t>
            </w:r>
          </w:p>
        </w:tc>
      </w:tr>
      <w:tr w:rsidR="00032D9B" w:rsidRPr="001E17E1" w14:paraId="0DB86B89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0C5C100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42E0316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2DD48AE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4DE24A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7D48C87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6C3F069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48ECEA2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43E0D56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6</w:t>
            </w:r>
          </w:p>
        </w:tc>
        <w:tc>
          <w:tcPr>
            <w:tcW w:w="2552" w:type="dxa"/>
            <w:noWrap/>
            <w:vAlign w:val="center"/>
            <w:hideMark/>
          </w:tcPr>
          <w:p w14:paraId="2366CEF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; select TRAE</w:t>
            </w:r>
          </w:p>
        </w:tc>
        <w:tc>
          <w:tcPr>
            <w:tcW w:w="850" w:type="dxa"/>
            <w:vAlign w:val="center"/>
            <w:hideMark/>
          </w:tcPr>
          <w:p w14:paraId="3A1DD23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25153EB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3B141D6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9%</w:t>
            </w:r>
          </w:p>
        </w:tc>
      </w:tr>
      <w:tr w:rsidR="00032D9B" w:rsidRPr="001E17E1" w14:paraId="4559DE06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25514499" w14:textId="111D3E6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8-Tawbi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YXdiaTwvQXV0aG9yPjxZZWFyPjIwMTg8L1llYXI+PFJl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YXdiaTwvQXV0aG9yPjxZZWFyPjIwMTg8L1llYXI+PFJl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4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9C1610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204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AB4DD6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32005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179F972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 with brain metastasis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6076BD5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464A63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2EEA88E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6939F6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94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857DC5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 or grade 3/4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7DAC8A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5F4A911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AAC0C1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0%</w:t>
            </w:r>
          </w:p>
        </w:tc>
      </w:tr>
      <w:tr w:rsidR="00032D9B" w:rsidRPr="001E17E1" w14:paraId="04664595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6743E806" w14:textId="7837DDC1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3-Wolchok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b2xjaG9rPC9BdXRob3I+PFllYXI+MjAxMzwvWWVhcj48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b2xjaG9rPC9BdXRob3I+PFllYXI+MjAxMzwvWWVhcj48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5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3290B0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noWrap/>
            <w:vAlign w:val="center"/>
            <w:hideMark/>
          </w:tcPr>
          <w:p w14:paraId="489874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024231</w:t>
            </w:r>
          </w:p>
        </w:tc>
        <w:tc>
          <w:tcPr>
            <w:tcW w:w="1135" w:type="dxa"/>
            <w:noWrap/>
            <w:vAlign w:val="center"/>
            <w:hideMark/>
          </w:tcPr>
          <w:p w14:paraId="1BB3156E" w14:textId="2E314CE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noWrap/>
            <w:vAlign w:val="center"/>
            <w:hideMark/>
          </w:tcPr>
          <w:p w14:paraId="4049D3C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</w:t>
            </w:r>
          </w:p>
        </w:tc>
        <w:tc>
          <w:tcPr>
            <w:tcW w:w="996" w:type="dxa"/>
            <w:noWrap/>
            <w:vAlign w:val="center"/>
            <w:hideMark/>
          </w:tcPr>
          <w:p w14:paraId="6B4F848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649C81E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7" w:type="dxa"/>
            <w:noWrap/>
            <w:vAlign w:val="center"/>
            <w:hideMark/>
          </w:tcPr>
          <w:p w14:paraId="632FE70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3</w:t>
            </w:r>
          </w:p>
        </w:tc>
        <w:tc>
          <w:tcPr>
            <w:tcW w:w="2552" w:type="dxa"/>
            <w:noWrap/>
            <w:vAlign w:val="center"/>
            <w:hideMark/>
          </w:tcPr>
          <w:p w14:paraId="3FC0257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Select treatment-related AE</w:t>
            </w:r>
          </w:p>
        </w:tc>
        <w:tc>
          <w:tcPr>
            <w:tcW w:w="850" w:type="dxa"/>
            <w:vAlign w:val="center"/>
            <w:hideMark/>
          </w:tcPr>
          <w:p w14:paraId="496AC34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FD1CA8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WHO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and immune-related criteria</w:t>
            </w:r>
          </w:p>
        </w:tc>
        <w:tc>
          <w:tcPr>
            <w:tcW w:w="425" w:type="dxa"/>
            <w:noWrap/>
            <w:vAlign w:val="center"/>
            <w:hideMark/>
          </w:tcPr>
          <w:p w14:paraId="4E53EAD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0%</w:t>
            </w:r>
          </w:p>
        </w:tc>
      </w:tr>
      <w:tr w:rsidR="00032D9B" w:rsidRPr="001E17E1" w14:paraId="3929B0CE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186A17E6" w14:textId="799F0C3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Lee-Lung Cancer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ZWU8L0F1dGhvcj48WWVhcj4yMDE4PC9ZZWFyPjxSZWNO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ZWU8L0F1dGhvcj48WWVhcj4yMDE4PC9ZZWFyPjxSZWNO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6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9239A6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5E78F6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175017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F75336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0E4250E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2126C7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7C400F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6565C90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0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0CDE5F2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 of patients or grade 3/4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49F4F87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55ECC7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77BD6DC9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0927F5BA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6EE45373" w14:textId="55304228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8-Quispel-Janssen-J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horac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RdWlzcGVsLUphbnNzZW48L0F1dGhvcj48WWVhcj4yMDE4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RdWlzcGVsLUphbnNzZW48L0F1dGhvcj48WWVhcj4yMDE4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7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86258A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A</w:t>
            </w:r>
          </w:p>
        </w:tc>
        <w:tc>
          <w:tcPr>
            <w:tcW w:w="1134" w:type="dxa"/>
            <w:noWrap/>
            <w:vAlign w:val="center"/>
            <w:hideMark/>
          </w:tcPr>
          <w:p w14:paraId="7FEF5AC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497508</w:t>
            </w:r>
          </w:p>
        </w:tc>
        <w:tc>
          <w:tcPr>
            <w:tcW w:w="1135" w:type="dxa"/>
            <w:noWrap/>
            <w:vAlign w:val="center"/>
            <w:hideMark/>
          </w:tcPr>
          <w:p w14:paraId="1C7A5DE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alignant pleural mesothelioma</w:t>
            </w:r>
          </w:p>
        </w:tc>
        <w:tc>
          <w:tcPr>
            <w:tcW w:w="566" w:type="dxa"/>
            <w:noWrap/>
            <w:vAlign w:val="center"/>
            <w:hideMark/>
          </w:tcPr>
          <w:p w14:paraId="1D71706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23F251E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23CB1A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noWrap/>
            <w:vAlign w:val="center"/>
            <w:hideMark/>
          </w:tcPr>
          <w:p w14:paraId="0D78505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4</w:t>
            </w:r>
          </w:p>
        </w:tc>
        <w:tc>
          <w:tcPr>
            <w:tcW w:w="2552" w:type="dxa"/>
            <w:noWrap/>
            <w:vAlign w:val="center"/>
            <w:hideMark/>
          </w:tcPr>
          <w:p w14:paraId="5BAF49C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</w:t>
            </w:r>
          </w:p>
        </w:tc>
        <w:tc>
          <w:tcPr>
            <w:tcW w:w="850" w:type="dxa"/>
            <w:vAlign w:val="center"/>
            <w:hideMark/>
          </w:tcPr>
          <w:p w14:paraId="6EAD991A" w14:textId="5397048C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ot mentioned</w:t>
            </w:r>
          </w:p>
        </w:tc>
        <w:tc>
          <w:tcPr>
            <w:tcW w:w="1276" w:type="dxa"/>
            <w:noWrap/>
            <w:vAlign w:val="center"/>
            <w:hideMark/>
          </w:tcPr>
          <w:p w14:paraId="14D75D6E" w14:textId="17924B2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with modification</w:t>
            </w:r>
          </w:p>
        </w:tc>
        <w:tc>
          <w:tcPr>
            <w:tcW w:w="425" w:type="dxa"/>
            <w:vAlign w:val="center"/>
            <w:hideMark/>
          </w:tcPr>
          <w:p w14:paraId="2527F67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%</w:t>
            </w:r>
          </w:p>
        </w:tc>
      </w:tr>
      <w:tr w:rsidR="00032D9B" w:rsidRPr="001E17E1" w14:paraId="5A6C4FC6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789C7083" w14:textId="514439BC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8-Hellmann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XVzaGk8L0F1dGhvcj48WWVhcj4yMDE4PC9ZZWFyPjxS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XVzaGk8L0F1dGhvcj48WWVhcj4yMDE4PC9ZZWFyPjxS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8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495528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227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F8C693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477826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18ACA70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3290F87C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7E997C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143365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q2w; IPI 1 mg/kg, q6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6A89B99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83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40A1E95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1E808DE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44CFFF8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7A8BA60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3%</w:t>
            </w:r>
          </w:p>
        </w:tc>
      </w:tr>
      <w:tr w:rsidR="00032D9B" w:rsidRPr="001E17E1" w14:paraId="167B8778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332D076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6181F6D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51E8BDE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68CA082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29A8AE9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473DD30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9D6AC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2BB32A0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96</w:t>
            </w:r>
          </w:p>
        </w:tc>
        <w:tc>
          <w:tcPr>
            <w:tcW w:w="2552" w:type="dxa"/>
            <w:noWrap/>
            <w:vAlign w:val="center"/>
            <w:hideMark/>
          </w:tcPr>
          <w:p w14:paraId="1361074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</w:t>
            </w:r>
          </w:p>
        </w:tc>
        <w:tc>
          <w:tcPr>
            <w:tcW w:w="850" w:type="dxa"/>
            <w:noWrap/>
            <w:vAlign w:val="center"/>
            <w:hideMark/>
          </w:tcPr>
          <w:p w14:paraId="0C61A88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198B2C8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0B38A0B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032D9B" w:rsidRPr="001E17E1" w14:paraId="16379640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1A15A554" w14:textId="623CE725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Overman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mVybWFuPC9BdXRob3I+PFllYXI+MjAxODwvWWVhcj48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mVybWFuPC9BdXRob3I+PFllYXI+MjAxODwvWWVhcj48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39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4B7449A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142</w:t>
            </w:r>
          </w:p>
        </w:tc>
        <w:tc>
          <w:tcPr>
            <w:tcW w:w="1134" w:type="dxa"/>
            <w:noWrap/>
            <w:vAlign w:val="center"/>
            <w:hideMark/>
          </w:tcPr>
          <w:p w14:paraId="473B5A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060188</w:t>
            </w:r>
          </w:p>
        </w:tc>
        <w:tc>
          <w:tcPr>
            <w:tcW w:w="1135" w:type="dxa"/>
            <w:noWrap/>
            <w:vAlign w:val="center"/>
            <w:hideMark/>
          </w:tcPr>
          <w:p w14:paraId="4B0F76E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RC (dMMR/MSI-H)</w:t>
            </w:r>
          </w:p>
        </w:tc>
        <w:tc>
          <w:tcPr>
            <w:tcW w:w="566" w:type="dxa"/>
            <w:noWrap/>
            <w:vAlign w:val="center"/>
            <w:hideMark/>
          </w:tcPr>
          <w:p w14:paraId="2B503A4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3FD98E6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183853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3 mg/kg,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pi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1 mg/kg, q3w</w:t>
            </w:r>
          </w:p>
        </w:tc>
        <w:tc>
          <w:tcPr>
            <w:tcW w:w="567" w:type="dxa"/>
            <w:noWrap/>
            <w:vAlign w:val="center"/>
            <w:hideMark/>
          </w:tcPr>
          <w:p w14:paraId="43F4495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19</w:t>
            </w:r>
          </w:p>
        </w:tc>
        <w:tc>
          <w:tcPr>
            <w:tcW w:w="2552" w:type="dxa"/>
            <w:noWrap/>
            <w:vAlign w:val="center"/>
            <w:hideMark/>
          </w:tcPr>
          <w:p w14:paraId="0DADCB2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&gt;10% of patients; select TRAE</w:t>
            </w:r>
          </w:p>
        </w:tc>
        <w:tc>
          <w:tcPr>
            <w:tcW w:w="850" w:type="dxa"/>
            <w:noWrap/>
            <w:vAlign w:val="center"/>
            <w:hideMark/>
          </w:tcPr>
          <w:p w14:paraId="5F581E8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52987FE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3F6EBC3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9%</w:t>
            </w:r>
          </w:p>
        </w:tc>
      </w:tr>
      <w:tr w:rsidR="00032D9B" w:rsidRPr="001E17E1" w14:paraId="65A39F43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26CE572D" w14:textId="0B72ABA4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8-Motzer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4PC9ZZWFyPjxS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3R6ZXI8L0F1dGhvcj48WWVhcj4yMDE4PC9ZZWFyPjxS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0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4F3175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214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CD23A3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231749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8104E3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C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2496301C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30C0739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2205F3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IPI 1 mg/kg, q3w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EF2CE7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25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3E7E8F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42E088D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AEDB24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4BDC833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2%</w:t>
            </w:r>
          </w:p>
        </w:tc>
      </w:tr>
      <w:tr w:rsidR="00032D9B" w:rsidRPr="001E17E1" w14:paraId="30A44F4B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16F434E6" w14:textId="161DCDD4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D'Angelo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EJmFwb3M7QW5nZWxvPC9BdXRob3I+PFllYXI+MjAxODwv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EJmFwb3M7QW5nZWxvPC9BdXRob3I+PFllYXI+MjAxODwv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1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19E106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Alliance A091401</w:t>
            </w:r>
          </w:p>
        </w:tc>
        <w:tc>
          <w:tcPr>
            <w:tcW w:w="1134" w:type="dxa"/>
            <w:noWrap/>
            <w:vAlign w:val="center"/>
            <w:hideMark/>
          </w:tcPr>
          <w:p w14:paraId="17E7354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500797</w:t>
            </w:r>
          </w:p>
        </w:tc>
        <w:tc>
          <w:tcPr>
            <w:tcW w:w="1135" w:type="dxa"/>
            <w:noWrap/>
            <w:vAlign w:val="center"/>
            <w:hideMark/>
          </w:tcPr>
          <w:p w14:paraId="1BF2B43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Sarcoma</w:t>
            </w:r>
          </w:p>
        </w:tc>
        <w:tc>
          <w:tcPr>
            <w:tcW w:w="566" w:type="dxa"/>
            <w:noWrap/>
            <w:vAlign w:val="center"/>
            <w:hideMark/>
          </w:tcPr>
          <w:p w14:paraId="48F76A6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56B9F0D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365A73B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471682C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3</w:t>
            </w:r>
          </w:p>
        </w:tc>
        <w:tc>
          <w:tcPr>
            <w:tcW w:w="2552" w:type="dxa"/>
            <w:noWrap/>
            <w:vAlign w:val="center"/>
            <w:hideMark/>
          </w:tcPr>
          <w:p w14:paraId="45A509A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/5</w:t>
            </w:r>
          </w:p>
        </w:tc>
        <w:tc>
          <w:tcPr>
            <w:tcW w:w="850" w:type="dxa"/>
            <w:vAlign w:val="center"/>
            <w:hideMark/>
          </w:tcPr>
          <w:p w14:paraId="677120D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7A04CC2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25184F3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6%</w:t>
            </w:r>
          </w:p>
        </w:tc>
      </w:tr>
      <w:tr w:rsidR="00032D9B" w:rsidRPr="001E17E1" w14:paraId="7FB20407" w14:textId="77777777" w:rsidTr="007B24F8">
        <w:trPr>
          <w:trHeight w:val="454"/>
        </w:trPr>
        <w:tc>
          <w:tcPr>
            <w:tcW w:w="1979" w:type="dxa"/>
            <w:noWrap/>
            <w:vAlign w:val="center"/>
            <w:hideMark/>
          </w:tcPr>
          <w:p w14:paraId="7625247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09F4283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76B6C68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5CEB040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3F0587FC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523E9E6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475060D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IPI 1 mg/kg, q3w</w:t>
            </w:r>
          </w:p>
        </w:tc>
        <w:tc>
          <w:tcPr>
            <w:tcW w:w="567" w:type="dxa"/>
            <w:noWrap/>
            <w:vAlign w:val="center"/>
            <w:hideMark/>
          </w:tcPr>
          <w:p w14:paraId="719FD62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2</w:t>
            </w:r>
          </w:p>
        </w:tc>
        <w:tc>
          <w:tcPr>
            <w:tcW w:w="2552" w:type="dxa"/>
            <w:noWrap/>
            <w:vAlign w:val="center"/>
            <w:hideMark/>
          </w:tcPr>
          <w:p w14:paraId="1BE7329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 or grade 3/4/5</w:t>
            </w:r>
          </w:p>
        </w:tc>
        <w:tc>
          <w:tcPr>
            <w:tcW w:w="850" w:type="dxa"/>
            <w:vAlign w:val="center"/>
            <w:hideMark/>
          </w:tcPr>
          <w:p w14:paraId="0F8BB88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7E32A9F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vAlign w:val="center"/>
            <w:hideMark/>
          </w:tcPr>
          <w:p w14:paraId="78AF7F4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%</w:t>
            </w:r>
          </w:p>
        </w:tc>
      </w:tr>
      <w:tr w:rsidR="00032D9B" w:rsidRPr="001E17E1" w14:paraId="210C1CC4" w14:textId="77777777" w:rsidTr="007B24F8">
        <w:trPr>
          <w:trHeight w:val="454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1B0A688" w14:textId="53DF176E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8-Janjigian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KYW5qaWdpYW48L0F1dGhvcj48WWVhcj4yMDE4PC9ZZWFy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wvcGVyaW9k
aWNhbD48cGFnZXM+MjgzNi0yODQ0PC9wYWdlcz48dm9sdW1lPjM2PC92b2x1bWU+PG51bWJlcj4y
ODwvbnVtYmVyPjxlZGl0aW9uPjIwMTgvMDgvMTY8L2VkaXRpb24+PGRhdGVzPjx5ZWFyPjIwMTg8
L3llYXI+PHB1Yi1kYXRlcz48ZGF0ZT5PY3QgMTwvZGF0ZT48L3B1Yi1kYXRlcz48L2RhdGVzPjxp
c2JuPjA3MzItMTgzeDwvaXNibj48YWNjZXNzaW9uLW51bT4zMDExMDE5NDwvYWNjZXNzaW9uLW51
bT48dXJscz48L3VybHM+PGN1c3RvbTI+UG1jNjE2MTgzNDwvY3VzdG9tMj48ZWxlY3Ryb25pYy1y
ZXNvdXJjZS1udW0+MTAuMTIwMC9qY28uMjAxNy43Ni42MjEyPC9lbGVjdHJvbmljLXJlc291cmNl
LW51bT48cmVtb3RlLWRhdGFiYXNlLXByb3ZpZGVyPk5sbTwvcmVtb3RlLWRhdGFiYXNlLXByb3Zp
ZGVyPjxsYW5ndWFnZT5l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KYW5qaWdpYW48L0F1dGhvcj48WWVhcj4yMDE4PC9ZZWFy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wvcGVyaW9k
aWNhbD48cGFnZXM+MjgzNi0yODQ0PC9wYWdlcz48dm9sdW1lPjM2PC92b2x1bWU+PG51bWJlcj4y
ODwvbnVtYmVyPjxlZGl0aW9uPjIwMTgvMDgvMTY8L2VkaXRpb24+PGRhdGVzPjx5ZWFyPjIwMTg8
L3llYXI+PHB1Yi1kYXRlcz48ZGF0ZT5PY3QgMTwvZGF0ZT48L3B1Yi1kYXRlcz48L2RhdGVzPjxp
c2JuPjA3MzItMTgzeDwvaXNibj48YWNjZXNzaW9uLW51bT4zMDExMDE5NDwvYWNjZXNzaW9uLW51
bT48dXJscz48L3VybHM+PGN1c3RvbTI+UG1jNjE2MTgzNDwvY3VzdG9tMj48ZWxlY3Ryb25pYy1y
ZXNvdXJjZS1udW0+MTAuMTIwMC9qY28uMjAxNy43Ni42MjEyPC9lbGVjdHJvbmljLXJlc291cmNl
LW51bT48cmVtb3RlLWRhdGFiYXNlLXByb3ZpZGVyPk5sbTwvcmVtb3RlLWRhdGFiYXNlLXByb3Zp
ZGVyPjxsYW5ndWFnZT5lbmc8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2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0F170D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3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981F1B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1928394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7922F9F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sophagogastri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DDCFFB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324B71F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1360D49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4C7C0D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9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7E3D4C0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109B49B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3066E35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762C6AD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7%</w:t>
            </w:r>
          </w:p>
        </w:tc>
      </w:tr>
      <w:tr w:rsidR="00032D9B" w:rsidRPr="001E17E1" w14:paraId="2DD0354A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01F58C1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440CAB7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351AF54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663FCD9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38BE701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7CE0286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3E7BF5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kg, IPI 3 mg/kg, q3w for 4 cycles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348AEA1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9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504374E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46E9C2F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10E9B59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70E8CB6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%</w:t>
            </w:r>
          </w:p>
        </w:tc>
      </w:tr>
      <w:tr w:rsidR="00032D9B" w:rsidRPr="001E17E1" w14:paraId="772FFDB4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AD05A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63F3EC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357375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63F324E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01DA938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395A2F9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53E1226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IPI 1 mg/kg, q3w for 4 cycles; then NIVO 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7EF2ADA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2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3EFBC0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5B23EF1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0C979C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vAlign w:val="center"/>
            <w:hideMark/>
          </w:tcPr>
          <w:p w14:paraId="2F5F5441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%</w:t>
            </w:r>
          </w:p>
        </w:tc>
      </w:tr>
      <w:tr w:rsidR="00032D9B" w:rsidRPr="001E17E1" w14:paraId="288E7C44" w14:textId="77777777" w:rsidTr="007B24F8">
        <w:trPr>
          <w:trHeight w:val="567"/>
        </w:trPr>
        <w:tc>
          <w:tcPr>
            <w:tcW w:w="1979" w:type="dxa"/>
            <w:noWrap/>
            <w:vAlign w:val="center"/>
            <w:hideMark/>
          </w:tcPr>
          <w:p w14:paraId="2B38886F" w14:textId="5482A77A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9-Wu-J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horac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dTwvQXV0aG9yPjxZZWFyPjIwMTk8L1llYXI+PFJlY051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dTwvQXV0aG9yPjxZZWFyPjIwMTk8L1llYXI+PFJlY051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3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2D6E43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078</w:t>
            </w:r>
          </w:p>
        </w:tc>
        <w:tc>
          <w:tcPr>
            <w:tcW w:w="1134" w:type="dxa"/>
            <w:noWrap/>
            <w:vAlign w:val="center"/>
            <w:hideMark/>
          </w:tcPr>
          <w:p w14:paraId="78FED0C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613507</w:t>
            </w:r>
          </w:p>
        </w:tc>
        <w:tc>
          <w:tcPr>
            <w:tcW w:w="1135" w:type="dxa"/>
            <w:noWrap/>
            <w:vAlign w:val="center"/>
            <w:hideMark/>
          </w:tcPr>
          <w:p w14:paraId="629D1DB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noWrap/>
            <w:vAlign w:val="center"/>
            <w:hideMark/>
          </w:tcPr>
          <w:p w14:paraId="408AD0C6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2878121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215B1E9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3FB0D0E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38</w:t>
            </w:r>
          </w:p>
        </w:tc>
        <w:tc>
          <w:tcPr>
            <w:tcW w:w="2552" w:type="dxa"/>
            <w:noWrap/>
            <w:vAlign w:val="center"/>
            <w:hideMark/>
          </w:tcPr>
          <w:p w14:paraId="7D4B36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vAlign w:val="center"/>
            <w:hideMark/>
          </w:tcPr>
          <w:p w14:paraId="49771E7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79D7FA1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6DA330A8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7%</w:t>
            </w:r>
          </w:p>
        </w:tc>
      </w:tr>
      <w:tr w:rsidR="00032D9B" w:rsidRPr="001E17E1" w14:paraId="749A90F0" w14:textId="77777777" w:rsidTr="007B24F8">
        <w:trPr>
          <w:trHeight w:val="567"/>
        </w:trPr>
        <w:tc>
          <w:tcPr>
            <w:tcW w:w="1979" w:type="dxa"/>
            <w:noWrap/>
            <w:vAlign w:val="center"/>
            <w:hideMark/>
          </w:tcPr>
          <w:p w14:paraId="6AA42CF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375DBE9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2265B64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330E41D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4501C27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6F8DD00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Docetaxel</w:t>
            </w:r>
          </w:p>
        </w:tc>
        <w:tc>
          <w:tcPr>
            <w:tcW w:w="2548" w:type="dxa"/>
            <w:vAlign w:val="center"/>
            <w:hideMark/>
          </w:tcPr>
          <w:p w14:paraId="2E7382D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7" w:type="dxa"/>
            <w:noWrap/>
            <w:vAlign w:val="center"/>
            <w:hideMark/>
          </w:tcPr>
          <w:p w14:paraId="206FB00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66</w:t>
            </w:r>
          </w:p>
        </w:tc>
        <w:tc>
          <w:tcPr>
            <w:tcW w:w="2552" w:type="dxa"/>
            <w:noWrap/>
            <w:vAlign w:val="center"/>
            <w:hideMark/>
          </w:tcPr>
          <w:p w14:paraId="77C1A7C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</w:t>
            </w:r>
          </w:p>
        </w:tc>
        <w:tc>
          <w:tcPr>
            <w:tcW w:w="850" w:type="dxa"/>
            <w:vAlign w:val="center"/>
            <w:hideMark/>
          </w:tcPr>
          <w:p w14:paraId="5B4F75C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267564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2166821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%</w:t>
            </w:r>
          </w:p>
        </w:tc>
      </w:tr>
      <w:tr w:rsidR="00032D9B" w:rsidRPr="001E17E1" w14:paraId="5132F578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56F05F0B" w14:textId="0A09570A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9-Lebbe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ZWJiZTwvQXV0aG9yPjxZZWFyPjIwMTk8L1llYXI+PFJl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ZWJiZTwvQXV0aG9yPjxZZWFyPjIwMTk8L1llYXI+PFJl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4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E7AFC2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511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2F28C8E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714218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4AB0F4A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lan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01A597BD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b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/IV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48BAD99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43397A7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, IPI 1 mg/kg, q3w; then NIVO 480 mg q4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0F1B6CD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80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2A2C210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 ≥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79FB824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40C19FE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5F1F5CA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46%</w:t>
            </w:r>
          </w:p>
        </w:tc>
      </w:tr>
      <w:tr w:rsidR="00032D9B" w:rsidRPr="001E17E1" w14:paraId="08C5BBFD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360B586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C4AC36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B362BE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83F9B8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7B3E7CFB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274D9B7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75164C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1 mg/</w:t>
            </w:r>
            <w:proofErr w:type="gram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kg,  IPI</w:t>
            </w:r>
            <w:proofErr w:type="gram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3 mg/kg, q3w; then NIVO 480 mg q4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389392D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78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07406B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% of patients; select TRAE ≥5% of patients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4E32431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944B46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5BCAA917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51%</w:t>
            </w:r>
          </w:p>
        </w:tc>
      </w:tr>
      <w:tr w:rsidR="00032D9B" w:rsidRPr="001E17E1" w14:paraId="6A66D589" w14:textId="77777777" w:rsidTr="007B24F8">
        <w:trPr>
          <w:trHeight w:val="567"/>
        </w:trPr>
        <w:tc>
          <w:tcPr>
            <w:tcW w:w="1979" w:type="dxa"/>
            <w:noWrap/>
            <w:vAlign w:val="center"/>
            <w:hideMark/>
          </w:tcPr>
          <w:p w14:paraId="62C82763" w14:textId="4D9FF1D2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9-Disselhorst-Lancet Respir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Disselhorst&lt;/Author&gt;&lt;Year&gt;2019&lt;/Year&gt;&lt;RecNum&gt;3405&lt;/RecNum&gt;&lt;DisplayText&gt;&lt;style face="superscript"&gt;45&lt;/style&gt;&lt;/DisplayText&gt;&lt;record&gt;&lt;rec-number&gt;3405&lt;/rec-number&gt;&lt;foreign-keys&gt;&lt;key app="EN" db-id="prs0e95fctax9ne09aup0vx42z0pv599tesx" timestamp="1556867572"&gt;3405&lt;/key&gt;&lt;/foreign-keys&gt;&lt;ref-type name="Journal Article"&gt;17&lt;/ref-type&gt;&lt;contributors&gt;&lt;authors&gt;&lt;author&gt;Disselhorst, M. J.&lt;/author&gt;&lt;author&gt;Quispel-Janssen, J.&lt;/author&gt;&lt;author&gt;Lalezari, F.&lt;/author&gt;&lt;author&gt;Monkhorst, K.&lt;/author&gt;&lt;author&gt;de Vries, J. F.&lt;/author&gt;&lt;author&gt;van der Noort, V.&lt;/author&gt;&lt;author&gt;Harms, E.&lt;/author&gt;&lt;author&gt;Burgers, S.&lt;/author&gt;&lt;author&gt;Baas, P.&lt;/author&gt;&lt;/authors&gt;&lt;/contributors&gt;&lt;auth-address&gt;Department of Thoracic Oncology, Netherlands Cancer Institute, Amsterdam, Netherlands. Electronic address: m.disselhorst@nki.nl.&amp;#xD;Department of Thoracic Oncology, Netherlands Cancer Institute, Amsterdam, Netherlands.&amp;#xD;Department of Radiology, Netherlands Cancer Institute, Amsterdam, Netherlands.&amp;#xD;Department of Pathology, Netherlands Cancer Institute, Amsterdam, Netherlands.&amp;#xD;Biometrics Department, Netherlands Cancer Institute, Amsterdam, Netherlands.&lt;/auth-address&gt;&lt;titles&gt;&lt;title&gt;Ipilimumab and nivolumab in the treatment of recurrent malignant pleural mesothelioma (INITIATE): results of a prospective, single-arm, phase 2 trial&lt;/title&gt;&lt;secondary-title&gt;Lancet Respir Med&lt;/secondary-title&gt;&lt;alt-title&gt;The Lancet. Respiratory medicine&lt;/alt-title&gt;&lt;/titles&gt;&lt;pages&gt;260-270&lt;/pages&gt;&lt;volume&gt;7&lt;/volume&gt;&lt;number&gt;3&lt;/number&gt;&lt;edition&gt;2019/01/21&lt;/edition&gt;&lt;dates&gt;&lt;year&gt;2019&lt;/year&gt;&lt;pub-dates&gt;&lt;date&gt;Mar&lt;/date&gt;&lt;/pub-dates&gt;&lt;/dates&gt;&lt;isbn&gt;2213-2600&lt;/isbn&gt;&lt;accession-num&gt;30660511&lt;/accession-num&gt;&lt;urls&gt;&lt;/urls&gt;&lt;electronic-resource-num&gt;10.1016/s2213-2600(18)30420-x&lt;/electronic-resource-num&gt;&lt;remote-database-provider&gt;Nlm&lt;/remote-database-provider&gt;&lt;language&gt;eng&lt;/language&gt;&lt;/record&gt;&lt;/Cite&gt;&lt;/EndNote&gt;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5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339BDE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ITIATE</w:t>
            </w:r>
          </w:p>
        </w:tc>
        <w:tc>
          <w:tcPr>
            <w:tcW w:w="1134" w:type="dxa"/>
            <w:noWrap/>
            <w:vAlign w:val="center"/>
            <w:hideMark/>
          </w:tcPr>
          <w:p w14:paraId="7DBE3BA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3048474</w:t>
            </w:r>
          </w:p>
        </w:tc>
        <w:tc>
          <w:tcPr>
            <w:tcW w:w="1135" w:type="dxa"/>
            <w:noWrap/>
            <w:vAlign w:val="center"/>
            <w:hideMark/>
          </w:tcPr>
          <w:p w14:paraId="06035AD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alignant pleural mesothelioma</w:t>
            </w:r>
          </w:p>
        </w:tc>
        <w:tc>
          <w:tcPr>
            <w:tcW w:w="566" w:type="dxa"/>
            <w:noWrap/>
            <w:vAlign w:val="center"/>
            <w:hideMark/>
          </w:tcPr>
          <w:p w14:paraId="49C00C85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noWrap/>
            <w:vAlign w:val="center"/>
            <w:hideMark/>
          </w:tcPr>
          <w:p w14:paraId="67AD292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vAlign w:val="center"/>
            <w:hideMark/>
          </w:tcPr>
          <w:p w14:paraId="79117B8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240 mg q2w, IPI 1 mg/kg q6w; then NIVO 240 mg q2w</w:t>
            </w:r>
          </w:p>
        </w:tc>
        <w:tc>
          <w:tcPr>
            <w:tcW w:w="567" w:type="dxa"/>
            <w:noWrap/>
            <w:vAlign w:val="center"/>
            <w:hideMark/>
          </w:tcPr>
          <w:p w14:paraId="2EBD2EF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5</w:t>
            </w:r>
          </w:p>
        </w:tc>
        <w:tc>
          <w:tcPr>
            <w:tcW w:w="2552" w:type="dxa"/>
            <w:noWrap/>
            <w:vAlign w:val="center"/>
            <w:hideMark/>
          </w:tcPr>
          <w:p w14:paraId="2ABF2DF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10% of patients or grade 3/4</w:t>
            </w:r>
          </w:p>
        </w:tc>
        <w:tc>
          <w:tcPr>
            <w:tcW w:w="850" w:type="dxa"/>
            <w:vAlign w:val="center"/>
            <w:hideMark/>
          </w:tcPr>
          <w:p w14:paraId="03534915" w14:textId="42E8225E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noWrap/>
            <w:vAlign w:val="center"/>
            <w:hideMark/>
          </w:tcPr>
          <w:p w14:paraId="2D2750C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RECIST</w:t>
            </w:r>
            <w:proofErr w:type="spellEnd"/>
          </w:p>
        </w:tc>
        <w:tc>
          <w:tcPr>
            <w:tcW w:w="425" w:type="dxa"/>
            <w:noWrap/>
            <w:vAlign w:val="center"/>
            <w:hideMark/>
          </w:tcPr>
          <w:p w14:paraId="58525A8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9%</w:t>
            </w:r>
          </w:p>
        </w:tc>
      </w:tr>
      <w:tr w:rsidR="00032D9B" w:rsidRPr="001E17E1" w14:paraId="770A3B50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4FD03C7E" w14:textId="6DB37E61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9-Neal Ready-J Clin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ZWFkeTwvQXV0aG9yPjxZZWFyPjIwMTk8L1llYXI+PFJl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L3BlcmlvZGljYWw+PHBhZ2VzPjk5Mi0xMDAwPC9wYWdlcz48dm9sdW1l
PjM3PC92b2x1bWU+PG51bWJlcj4xMjwvbnVtYmVyPjxlZGl0aW9uPjIwMTkvMDIvMjE8L2VkaXRp
b24+PGRhdGVzPjx5ZWFyPjIwMTk8L3llYXI+PHB1Yi1kYXRlcz48ZGF0ZT5BcHIgMjA8L2RhdGU+
PC9wdWItZGF0ZXM+PC9kYXRlcz48aXNibj4wNzMyLTE4M3g8L2lzYm4+PGFjY2Vzc2lvbi1udW0+
MzA3ODU4Mjk8L2FjY2Vzc2lvbi1udW0+PHVybHM+PC91cmxzPjxlbGVjdHJvbmljLXJlc291cmNl
LW51bT4xMC4xMjAwL2pjby4xOC4wMTA0MjwvZWxlY3Ryb25pYy1yZXNvdXJjZS1udW0+PHJlbW90
ZS1kYXRhYmFzZS1wcm92aWRlcj5ObG08L3JlbW90ZS1kYXRhYmFzZS1wcm92aWRlcj48bGFuZ3Vh
Z2U+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SZWFkeTwvQXV0aG9yPjxZZWFyPjIwMTk8L1llYXI+PFJl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L3BlcmlvZGljYWw+PHBhZ2VzPjk5Mi0xMDAwPC9wYWdlcz48dm9sdW1l
PjM3PC92b2x1bWU+PG51bWJlcj4xMjwvbnVtYmVyPjxlZGl0aW9uPjIwMTkvMDIvMjE8L2VkaXRp
b24+PGRhdGVzPjx5ZWFyPjIwMTk8L3llYXI+PHB1Yi1kYXRlcz48ZGF0ZT5BcHIgMjA8L2RhdGU+
PC9wdWItZGF0ZXM+PC9kYXRlcz48aXNibj4wNzMyLTE4M3g8L2lzYm4+PGFjY2Vzc2lvbi1udW0+
MzA3ODU4Mjk8L2FjY2Vzc2lvbi1udW0+PHVybHM+PC91cmxzPjxlbGVjdHJvbmljLXJlc291cmNl
LW51bT4xMC4xMjAwL2pjby4xOC4wMTA0MjwvZWxlY3Ryb25pYy1yZXNvdXJjZS1udW0+PHJlbW90
ZS1kYXRhYmFzZS1wcm92aWRlcj5ObG08L3JlbW90ZS1kYXRhYmFzZS1wcm92aWRlcj48bGFuZ3Vh
Z2U+ZW5nPC9sYW5ndWFnZT48L3JlY29yZD48L0NpdGU+PC9FbmROb3RlPn=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6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2AD90E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568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579CD3AB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659059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36713A9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SCLC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30E179D0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550AFAED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2149323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 q2w, IPI 1 mg/kg q6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101717FC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88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60FFC90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 10% of patients; select TRAE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center"/>
            <w:hideMark/>
          </w:tcPr>
          <w:p w14:paraId="4FD0115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7C373EB4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6E6D6D62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0%</w:t>
            </w:r>
          </w:p>
        </w:tc>
      </w:tr>
      <w:tr w:rsidR="00032D9B" w:rsidRPr="001E17E1" w14:paraId="2A72B7E0" w14:textId="77777777" w:rsidTr="007B24F8">
        <w:trPr>
          <w:trHeight w:val="567"/>
        </w:trPr>
        <w:tc>
          <w:tcPr>
            <w:tcW w:w="1979" w:type="dxa"/>
            <w:noWrap/>
            <w:vAlign w:val="center"/>
            <w:hideMark/>
          </w:tcPr>
          <w:p w14:paraId="32DA383E" w14:textId="51B2FDC6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2019-Ferris-N </w:t>
            </w:r>
            <w:proofErr w:type="spellStart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Engl</w:t>
            </w:r>
            <w:proofErr w:type="spellEnd"/>
            <w:r w:rsidRPr="001E17E1">
              <w:rPr>
                <w:rFonts w:ascii="Times New Roman" w:hAnsi="Times New Roman" w:cs="Times New Roman"/>
                <w:sz w:val="15"/>
                <w:szCs w:val="15"/>
              </w:rPr>
              <w:t xml:space="preserve"> J Med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yaXM8L0F1dGhvcj48WWVhcj4yMDE2PC9ZZWFyPjxS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yaXM8L0F1dGhvcj48WWVhcj4yMDE2PC9ZZWFyPjxS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</w:fldData>
              </w:fldCha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</w:r>
            <w:r w:rsidR="00B436D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7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noWrap/>
            <w:vAlign w:val="center"/>
            <w:hideMark/>
          </w:tcPr>
          <w:p w14:paraId="78AC7CE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CheckMate 141</w:t>
            </w:r>
          </w:p>
        </w:tc>
        <w:tc>
          <w:tcPr>
            <w:tcW w:w="1134" w:type="dxa"/>
            <w:noWrap/>
            <w:vAlign w:val="center"/>
            <w:hideMark/>
          </w:tcPr>
          <w:p w14:paraId="0C3FEC8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105636</w:t>
            </w:r>
          </w:p>
        </w:tc>
        <w:tc>
          <w:tcPr>
            <w:tcW w:w="1135" w:type="dxa"/>
            <w:noWrap/>
            <w:vAlign w:val="center"/>
            <w:hideMark/>
          </w:tcPr>
          <w:p w14:paraId="0B62C035" w14:textId="73D0DA3E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HNSCC</w:t>
            </w:r>
          </w:p>
        </w:tc>
        <w:tc>
          <w:tcPr>
            <w:tcW w:w="566" w:type="dxa"/>
            <w:noWrap/>
            <w:vAlign w:val="center"/>
            <w:hideMark/>
          </w:tcPr>
          <w:p w14:paraId="667462B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I</w:t>
            </w:r>
          </w:p>
        </w:tc>
        <w:tc>
          <w:tcPr>
            <w:tcW w:w="996" w:type="dxa"/>
            <w:noWrap/>
            <w:vAlign w:val="center"/>
            <w:hideMark/>
          </w:tcPr>
          <w:p w14:paraId="19FB8F1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vAlign w:val="center"/>
            <w:hideMark/>
          </w:tcPr>
          <w:p w14:paraId="62AD87A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, q2w</w:t>
            </w:r>
          </w:p>
        </w:tc>
        <w:tc>
          <w:tcPr>
            <w:tcW w:w="567" w:type="dxa"/>
            <w:noWrap/>
            <w:vAlign w:val="center"/>
            <w:hideMark/>
          </w:tcPr>
          <w:p w14:paraId="3639D5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40</w:t>
            </w:r>
          </w:p>
        </w:tc>
        <w:tc>
          <w:tcPr>
            <w:tcW w:w="2552" w:type="dxa"/>
            <w:noWrap/>
            <w:vAlign w:val="center"/>
            <w:hideMark/>
          </w:tcPr>
          <w:p w14:paraId="63CB116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AE</w:t>
            </w:r>
          </w:p>
        </w:tc>
        <w:tc>
          <w:tcPr>
            <w:tcW w:w="850" w:type="dxa"/>
            <w:vAlign w:val="center"/>
            <w:hideMark/>
          </w:tcPr>
          <w:p w14:paraId="00677BA8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1CFF8A5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126AE8D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3%</w:t>
            </w:r>
          </w:p>
        </w:tc>
      </w:tr>
      <w:tr w:rsidR="00032D9B" w:rsidRPr="001E17E1" w14:paraId="51C68BE1" w14:textId="77777777" w:rsidTr="007B24F8">
        <w:trPr>
          <w:trHeight w:val="567"/>
        </w:trPr>
        <w:tc>
          <w:tcPr>
            <w:tcW w:w="1979" w:type="dxa"/>
            <w:noWrap/>
            <w:vAlign w:val="center"/>
            <w:hideMark/>
          </w:tcPr>
          <w:p w14:paraId="6C6B246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655F66B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noWrap/>
            <w:vAlign w:val="center"/>
            <w:hideMark/>
          </w:tcPr>
          <w:p w14:paraId="17F5683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noWrap/>
            <w:vAlign w:val="center"/>
            <w:hideMark/>
          </w:tcPr>
          <w:p w14:paraId="3CAB834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noWrap/>
            <w:vAlign w:val="center"/>
            <w:hideMark/>
          </w:tcPr>
          <w:p w14:paraId="1AD84CA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noWrap/>
            <w:vAlign w:val="center"/>
            <w:hideMark/>
          </w:tcPr>
          <w:p w14:paraId="77027BC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ethotrexate, docetaxel, or cetuximab</w:t>
            </w:r>
          </w:p>
        </w:tc>
        <w:tc>
          <w:tcPr>
            <w:tcW w:w="2548" w:type="dxa"/>
            <w:vAlign w:val="center"/>
            <w:hideMark/>
          </w:tcPr>
          <w:p w14:paraId="3553C049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7" w:type="dxa"/>
            <w:noWrap/>
            <w:vAlign w:val="center"/>
            <w:hideMark/>
          </w:tcPr>
          <w:p w14:paraId="69048A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21</w:t>
            </w:r>
          </w:p>
        </w:tc>
        <w:tc>
          <w:tcPr>
            <w:tcW w:w="2552" w:type="dxa"/>
            <w:noWrap/>
            <w:vAlign w:val="center"/>
            <w:hideMark/>
          </w:tcPr>
          <w:p w14:paraId="6E427CD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5% of patients; select TRAE</w:t>
            </w:r>
          </w:p>
        </w:tc>
        <w:tc>
          <w:tcPr>
            <w:tcW w:w="850" w:type="dxa"/>
            <w:vAlign w:val="center"/>
            <w:hideMark/>
          </w:tcPr>
          <w:p w14:paraId="07BBEEE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nvestigator</w:t>
            </w:r>
          </w:p>
        </w:tc>
        <w:tc>
          <w:tcPr>
            <w:tcW w:w="1276" w:type="dxa"/>
            <w:noWrap/>
            <w:vAlign w:val="center"/>
            <w:hideMark/>
          </w:tcPr>
          <w:p w14:paraId="4FC86FE0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1</w:t>
            </w:r>
          </w:p>
        </w:tc>
        <w:tc>
          <w:tcPr>
            <w:tcW w:w="425" w:type="dxa"/>
            <w:noWrap/>
            <w:vAlign w:val="center"/>
            <w:hideMark/>
          </w:tcPr>
          <w:p w14:paraId="5778D66A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%</w:t>
            </w:r>
          </w:p>
        </w:tc>
      </w:tr>
      <w:tr w:rsidR="00032D9B" w:rsidRPr="001E17E1" w14:paraId="62CF5D8C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64C21C2A" w14:textId="32C988AB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019-Scherpereel-Lancet Oncol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Y2hlcnBlcmVlbDwvQXV0aG9yPjxZZWFyPjIwMTk8L1ll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Y2hlcnBlcmVlbDwvQXV0aG9yPjxZZWFyPjIwMTk8L1ll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</w:fldData>
              </w:fldCha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Pr="001E17E1">
              <w:rPr>
                <w:rFonts w:ascii="Times New Roman" w:hAnsi="Times New Roman" w:cs="Times New Roman"/>
                <w:noProof/>
                <w:sz w:val="15"/>
                <w:szCs w:val="15"/>
                <w:vertAlign w:val="superscript"/>
              </w:rPr>
              <w:t>48</w:t>
            </w:r>
            <w:r w:rsidRPr="001E17E1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05BF76C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FCT-1501 MAPS2</w:t>
            </w: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1D3CDCB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CT02716272</w:t>
            </w: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42EBBD8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Malignant pleural mesothelioma</w:t>
            </w: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68D1EF14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II</w:t>
            </w: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58CDBDB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67F3DB1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3 mg/kg q2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1128D16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3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65F54FC7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 of patients or grade 3/4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0F026175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6961890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0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5DD22B2E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18%</w:t>
            </w:r>
          </w:p>
        </w:tc>
      </w:tr>
      <w:tr w:rsidR="00032D9B" w:rsidRPr="001E17E1" w14:paraId="78D7A8E9" w14:textId="77777777" w:rsidTr="007B24F8">
        <w:trPr>
          <w:trHeight w:val="567"/>
        </w:trPr>
        <w:tc>
          <w:tcPr>
            <w:tcW w:w="1979" w:type="dxa"/>
            <w:shd w:val="clear" w:color="auto" w:fill="D9D9D9" w:themeFill="background1" w:themeFillShade="D9"/>
            <w:noWrap/>
            <w:vAlign w:val="center"/>
            <w:hideMark/>
          </w:tcPr>
          <w:p w14:paraId="0FE91996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7C87375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  <w:noWrap/>
            <w:vAlign w:val="center"/>
            <w:hideMark/>
          </w:tcPr>
          <w:p w14:paraId="6A6369C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35" w:type="dxa"/>
            <w:shd w:val="clear" w:color="auto" w:fill="D9D9D9" w:themeFill="background1" w:themeFillShade="D9"/>
            <w:noWrap/>
            <w:vAlign w:val="center"/>
            <w:hideMark/>
          </w:tcPr>
          <w:p w14:paraId="02DF1C9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566" w:type="dxa"/>
            <w:shd w:val="clear" w:color="auto" w:fill="D9D9D9" w:themeFill="background1" w:themeFillShade="D9"/>
            <w:noWrap/>
            <w:vAlign w:val="center"/>
            <w:hideMark/>
          </w:tcPr>
          <w:p w14:paraId="44599AE3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996" w:type="dxa"/>
            <w:shd w:val="clear" w:color="auto" w:fill="D9D9D9" w:themeFill="background1" w:themeFillShade="D9"/>
            <w:noWrap/>
            <w:vAlign w:val="center"/>
            <w:hideMark/>
          </w:tcPr>
          <w:p w14:paraId="3C97C6DE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+IPI</w:t>
            </w:r>
          </w:p>
        </w:tc>
        <w:tc>
          <w:tcPr>
            <w:tcW w:w="2548" w:type="dxa"/>
            <w:shd w:val="clear" w:color="auto" w:fill="D9D9D9" w:themeFill="background1" w:themeFillShade="D9"/>
            <w:vAlign w:val="center"/>
            <w:hideMark/>
          </w:tcPr>
          <w:p w14:paraId="25B4F94F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NIVO 3 mg/kg q2w, IPI 1 mg/kg q6w</w:t>
            </w:r>
          </w:p>
        </w:tc>
        <w:tc>
          <w:tcPr>
            <w:tcW w:w="567" w:type="dxa"/>
            <w:shd w:val="clear" w:color="auto" w:fill="D9D9D9" w:themeFill="background1" w:themeFillShade="D9"/>
            <w:noWrap/>
            <w:vAlign w:val="center"/>
            <w:hideMark/>
          </w:tcPr>
          <w:p w14:paraId="2ACD0A31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62</w:t>
            </w:r>
          </w:p>
        </w:tc>
        <w:tc>
          <w:tcPr>
            <w:tcW w:w="2552" w:type="dxa"/>
            <w:shd w:val="clear" w:color="auto" w:fill="D9D9D9" w:themeFill="background1" w:themeFillShade="D9"/>
            <w:noWrap/>
            <w:vAlign w:val="center"/>
            <w:hideMark/>
          </w:tcPr>
          <w:p w14:paraId="170CC003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Treatment-related; ≥10 of patients or grade 3/4</w:t>
            </w:r>
          </w:p>
        </w:tc>
        <w:tc>
          <w:tcPr>
            <w:tcW w:w="850" w:type="dxa"/>
            <w:shd w:val="clear" w:color="auto" w:fill="D9D9D9" w:themeFill="background1" w:themeFillShade="D9"/>
            <w:noWrap/>
            <w:vAlign w:val="center"/>
            <w:hideMark/>
          </w:tcPr>
          <w:p w14:paraId="5F2EEE22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BICR</w:t>
            </w:r>
          </w:p>
        </w:tc>
        <w:tc>
          <w:tcPr>
            <w:tcW w:w="1276" w:type="dxa"/>
            <w:shd w:val="clear" w:color="auto" w:fill="D9D9D9" w:themeFill="background1" w:themeFillShade="D9"/>
            <w:noWrap/>
            <w:vAlign w:val="center"/>
            <w:hideMark/>
          </w:tcPr>
          <w:p w14:paraId="26726D4A" w14:textId="77777777" w:rsidR="00032D9B" w:rsidRPr="001E17E1" w:rsidRDefault="00032D9B" w:rsidP="00556E32">
            <w:pPr>
              <w:spacing w:after="0"/>
              <w:jc w:val="left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RECIST v1.0</w:t>
            </w:r>
          </w:p>
        </w:tc>
        <w:tc>
          <w:tcPr>
            <w:tcW w:w="425" w:type="dxa"/>
            <w:shd w:val="clear" w:color="auto" w:fill="D9D9D9" w:themeFill="background1" w:themeFillShade="D9"/>
            <w:noWrap/>
            <w:vAlign w:val="center"/>
            <w:hideMark/>
          </w:tcPr>
          <w:p w14:paraId="0ED768AF" w14:textId="77777777" w:rsidR="00032D9B" w:rsidRPr="001E17E1" w:rsidRDefault="00032D9B" w:rsidP="008658EC">
            <w:pPr>
              <w:spacing w:after="0"/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1E17E1">
              <w:rPr>
                <w:rFonts w:ascii="Times New Roman" w:hAnsi="Times New Roman" w:cs="Times New Roman"/>
                <w:sz w:val="15"/>
                <w:szCs w:val="15"/>
              </w:rPr>
              <w:t>26%</w:t>
            </w:r>
          </w:p>
        </w:tc>
      </w:tr>
    </w:tbl>
    <w:p w14:paraId="044AF9F7" w14:textId="77777777" w:rsidR="007A190E" w:rsidRPr="001E17E1" w:rsidRDefault="007A190E" w:rsidP="007A190E">
      <w:pPr>
        <w:rPr>
          <w:rFonts w:ascii="Times New Roman" w:hAnsi="Times New Roman" w:cs="Times New Roman"/>
          <w:sz w:val="16"/>
        </w:rPr>
      </w:pPr>
    </w:p>
    <w:p w14:paraId="6D6C759B" w14:textId="5435AE9B" w:rsidR="00AE44DC" w:rsidRPr="001E17E1" w:rsidRDefault="00556E32" w:rsidP="007A05B2">
      <w:pPr>
        <w:spacing w:line="360" w:lineRule="auto"/>
        <w:rPr>
          <w:rFonts w:ascii="Times New Roman" w:hAnsi="Times New Roman" w:cs="Times New Roman"/>
        </w:rPr>
      </w:pPr>
      <w:r w:rsidRPr="001E17E1">
        <w:rPr>
          <w:rFonts w:ascii="Times New Roman" w:hAnsi="Times New Roman" w:cs="Times New Roman"/>
        </w:rPr>
        <w:t>AE=adverse event. ORR=objective response rate. TRAE=treatment-related adverse event. BICR=</w:t>
      </w:r>
      <w:r w:rsidR="007A190E" w:rsidRPr="001E17E1">
        <w:rPr>
          <w:rFonts w:ascii="Times New Roman" w:hAnsi="Times New Roman" w:cs="Times New Roman"/>
        </w:rPr>
        <w:t>Blinded independent central review</w:t>
      </w:r>
      <w:r w:rsidRPr="001E17E1">
        <w:rPr>
          <w:rFonts w:ascii="Times New Roman" w:hAnsi="Times New Roman" w:cs="Times New Roman"/>
        </w:rPr>
        <w:t>. NIVO=nivolumab.</w:t>
      </w:r>
      <w:r w:rsidR="00130669" w:rsidRPr="001E17E1">
        <w:rPr>
          <w:rFonts w:ascii="Times New Roman" w:hAnsi="Times New Roman" w:cs="Times New Roman"/>
        </w:rPr>
        <w:t xml:space="preserve"> </w:t>
      </w:r>
      <w:r w:rsidRPr="001E17E1">
        <w:rPr>
          <w:rFonts w:ascii="Times New Roman" w:hAnsi="Times New Roman" w:cs="Times New Roman"/>
        </w:rPr>
        <w:t>IPI=ipilimumab. NIVO+IPI=</w:t>
      </w:r>
      <w:proofErr w:type="spellStart"/>
      <w:r w:rsidRPr="001E17E1">
        <w:rPr>
          <w:rFonts w:ascii="Times New Roman" w:hAnsi="Times New Roman" w:cs="Times New Roman"/>
        </w:rPr>
        <w:t>nivolumab+ipilimumab</w:t>
      </w:r>
      <w:proofErr w:type="spellEnd"/>
      <w:r w:rsidRPr="001E17E1">
        <w:rPr>
          <w:rFonts w:ascii="Times New Roman" w:hAnsi="Times New Roman" w:cs="Times New Roman"/>
        </w:rPr>
        <w:t>. RECIST=response evaluation criteria in solid tumours. NSCLC=non-small cell lung cancer. RCC=renal cell carcinoma. HCC=hepatocellular carcinoma. CRC=colorectal carcinoma. HNSCC=head and neck squamous cell carcinoma.</w:t>
      </w:r>
    </w:p>
    <w:p w14:paraId="7C7C8CA9" w14:textId="77777777" w:rsidR="0043427B" w:rsidRDefault="0043427B" w:rsidP="007A05B2">
      <w:pPr>
        <w:widowControl/>
        <w:spacing w:line="360" w:lineRule="auto"/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0C8327C7" w14:textId="368064ED" w:rsidR="0043427B" w:rsidRPr="001E17E1" w:rsidRDefault="00C31130" w:rsidP="007A05B2"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43427B" w:rsidRPr="001E17E1">
        <w:rPr>
          <w:rFonts w:ascii="Times New Roman" w:hAnsi="Times New Roman" w:cs="Times New Roman"/>
          <w:b/>
        </w:rPr>
        <w:t xml:space="preserve">Table </w:t>
      </w:r>
      <w:r w:rsidR="0043427B">
        <w:rPr>
          <w:rFonts w:ascii="Times New Roman" w:hAnsi="Times New Roman" w:cs="Times New Roman"/>
          <w:b/>
        </w:rPr>
        <w:t>2</w:t>
      </w:r>
      <w:r w:rsidR="0043427B" w:rsidRPr="001E17E1">
        <w:rPr>
          <w:rFonts w:ascii="Times New Roman" w:hAnsi="Times New Roman" w:cs="Times New Roman"/>
          <w:b/>
        </w:rPr>
        <w:t xml:space="preserve">. </w:t>
      </w:r>
      <w:r w:rsidR="0043427B">
        <w:rPr>
          <w:rFonts w:ascii="Times New Roman" w:hAnsi="Times New Roman" w:cs="Times New Roman"/>
          <w:b/>
        </w:rPr>
        <w:t>Incidences of Categorical irAEs according to system organ class</w:t>
      </w:r>
      <w:r w:rsidR="00C55064">
        <w:rPr>
          <w:rFonts w:ascii="Times New Roman" w:hAnsi="Times New Roman" w:cs="Times New Roman"/>
          <w:b/>
        </w:rPr>
        <w:t>.</w:t>
      </w:r>
      <w:r w:rsidR="0043427B" w:rsidRPr="001E17E1">
        <w:rPr>
          <w:rFonts w:ascii="Times New Roman" w:hAnsi="Times New Roman" w:cs="Times New Roman"/>
          <w:b/>
        </w:rPr>
        <w:t xml:space="preserve"> </w:t>
      </w:r>
    </w:p>
    <w:tbl>
      <w:tblPr>
        <w:tblW w:w="15080" w:type="dxa"/>
        <w:tblLook w:val="04A0" w:firstRow="1" w:lastRow="0" w:firstColumn="1" w:lastColumn="0" w:noHBand="0" w:noVBand="1"/>
      </w:tblPr>
      <w:tblGrid>
        <w:gridCol w:w="1660"/>
        <w:gridCol w:w="1701"/>
        <w:gridCol w:w="1814"/>
        <w:gridCol w:w="1701"/>
        <w:gridCol w:w="1021"/>
        <w:gridCol w:w="113"/>
        <w:gridCol w:w="720"/>
        <w:gridCol w:w="1701"/>
        <w:gridCol w:w="1814"/>
        <w:gridCol w:w="1701"/>
        <w:gridCol w:w="1134"/>
      </w:tblGrid>
      <w:tr w:rsidR="0043427B" w:rsidRPr="0043427B" w14:paraId="24FCAB3D" w14:textId="77777777" w:rsidTr="001410A9">
        <w:trPr>
          <w:trHeight w:val="340"/>
        </w:trPr>
        <w:tc>
          <w:tcPr>
            <w:tcW w:w="1660" w:type="dxa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99CE2C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6237" w:type="dxa"/>
            <w:gridSpan w:val="4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872A7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All grades</w:t>
            </w:r>
          </w:p>
        </w:tc>
        <w:tc>
          <w:tcPr>
            <w:tcW w:w="83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746E05" w14:textId="4B82F239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sz w:val="18"/>
                <w:szCs w:val="36"/>
              </w:rPr>
            </w:pPr>
          </w:p>
        </w:tc>
        <w:tc>
          <w:tcPr>
            <w:tcW w:w="6350" w:type="dxa"/>
            <w:gridSpan w:val="4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AD9367" w14:textId="79934B16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Grade 3 or higher</w:t>
            </w:r>
          </w:p>
        </w:tc>
      </w:tr>
      <w:tr w:rsidR="0043427B" w:rsidRPr="0043427B" w14:paraId="569F6BFD" w14:textId="77777777" w:rsidTr="001410A9">
        <w:trPr>
          <w:trHeight w:val="340"/>
        </w:trPr>
        <w:tc>
          <w:tcPr>
            <w:tcW w:w="1660" w:type="dxa"/>
            <w:vMerge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B919459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E4D5E23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NIVO </w:t>
            </w:r>
          </w:p>
          <w:p w14:paraId="6AF4BEF8" w14:textId="7921653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34DC9B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NIVO+IPI </w:t>
            </w:r>
          </w:p>
          <w:p w14:paraId="4A4F297A" w14:textId="33FFCFE5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D756C2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OR </w:t>
            </w:r>
          </w:p>
          <w:p w14:paraId="59F7110C" w14:textId="1B285720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55F07E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P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F80AA2" w14:textId="037DACA4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A329D5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NIVO </w:t>
            </w:r>
          </w:p>
          <w:p w14:paraId="1BBCC23E" w14:textId="0F88CDF6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81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521A55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NIVO+IPI </w:t>
            </w:r>
          </w:p>
          <w:p w14:paraId="337492C0" w14:textId="7EC8D8AF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2DBF69" w14:textId="77777777" w:rsidR="00C17324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 xml:space="preserve">OR </w:t>
            </w:r>
          </w:p>
          <w:p w14:paraId="1A2E9B81" w14:textId="48151981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(95% 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9106FD8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6"/>
              </w:rPr>
              <w:t>P</w:t>
            </w:r>
          </w:p>
        </w:tc>
      </w:tr>
      <w:tr w:rsidR="0043427B" w:rsidRPr="0043427B" w14:paraId="0699060C" w14:textId="77777777" w:rsidTr="0043427B">
        <w:trPr>
          <w:trHeight w:val="340"/>
        </w:trPr>
        <w:tc>
          <w:tcPr>
            <w:tcW w:w="166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FE9D6E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Skin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EA5A9B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4.48 (20.84-28.52)</w:t>
            </w:r>
          </w:p>
        </w:tc>
        <w:tc>
          <w:tcPr>
            <w:tcW w:w="181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2B76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50.56 (42.52-58.57)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622AF4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44 (0.39-0.49)</w:t>
            </w:r>
          </w:p>
        </w:tc>
        <w:tc>
          <w:tcPr>
            <w:tcW w:w="1134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16B240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C11266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BA207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99 (0.66-1.49)</w:t>
            </w:r>
          </w:p>
        </w:tc>
        <w:tc>
          <w:tcPr>
            <w:tcW w:w="181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B3D19E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3.47 (2.23-5.36)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D639B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28 (0.18-0.42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2F68C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</w:tr>
      <w:tr w:rsidR="0043427B" w:rsidRPr="0043427B" w14:paraId="0C2038F8" w14:textId="77777777" w:rsidTr="0043427B">
        <w:trPr>
          <w:trHeight w:val="34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899BC7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Gastrointestina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29FB95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.73 (8.85-12.97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A55840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33.55 (27.18-40.5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374FEA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32 (0.28-0.36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01947B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A0FAC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27FCEB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.20 (0.81-1.76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1EAF7E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9.93 (6.83-14.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F52CE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13 (0.09-0.1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8A78A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</w:tr>
      <w:tr w:rsidR="0043427B" w:rsidRPr="0043427B" w14:paraId="482F45E0" w14:textId="77777777" w:rsidTr="0043427B">
        <w:trPr>
          <w:trHeight w:val="34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641C8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Endocrin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67EA1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.09 (8.59-11.81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4D2AF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7.55 (22.70-33.0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36881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33 (0.28-0.38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CEA1D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E3ECA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FBA69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41 (0.19-0.88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0B0D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4.07 (3.03-5.4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ECDA9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13 (0.08-0.2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4A15D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</w:tr>
      <w:tr w:rsidR="0043427B" w:rsidRPr="0043427B" w14:paraId="5DA81AF6" w14:textId="77777777" w:rsidTr="0043427B">
        <w:trPr>
          <w:trHeight w:val="34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87B17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Hepati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6FD97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4.87 (3.53-6.69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2B7AB3" w14:textId="16AB17A2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20.10 (14.39-27.3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0EEDC8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28 (0.24-0.33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4F9CF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04041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DF772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.26 (0.84-1.89)</w:t>
            </w:r>
          </w:p>
        </w:tc>
        <w:tc>
          <w:tcPr>
            <w:tcW w:w="18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AB798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0.06 (7.12-14.0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D1FA44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12 (0.09-0.1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7AD77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</w:tr>
      <w:tr w:rsidR="0043427B" w:rsidRPr="0043427B" w14:paraId="357CEA67" w14:textId="77777777" w:rsidTr="0043427B">
        <w:trPr>
          <w:trHeight w:val="340"/>
        </w:trPr>
        <w:tc>
          <w:tcPr>
            <w:tcW w:w="16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1F3473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Pulmonary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92BD486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4.23 (3.38-5.28)</w:t>
            </w:r>
          </w:p>
        </w:tc>
        <w:tc>
          <w:tcPr>
            <w:tcW w:w="18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1851416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7.77 (5.83-10.29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960700C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54 (0.43-0.67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B77752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0693B1D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0D9576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91 (0.52-1.59)</w:t>
            </w:r>
          </w:p>
        </w:tc>
        <w:tc>
          <w:tcPr>
            <w:tcW w:w="181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2BA61C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.66 (1.11-2.46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905CA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61 (0.36-1.04)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23E923D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07</w:t>
            </w:r>
          </w:p>
        </w:tc>
      </w:tr>
      <w:tr w:rsidR="0043427B" w:rsidRPr="0043427B" w14:paraId="785BF8FA" w14:textId="77777777" w:rsidTr="0043427B">
        <w:trPr>
          <w:trHeight w:val="340"/>
        </w:trPr>
        <w:tc>
          <w:tcPr>
            <w:tcW w:w="1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394CC3" w14:textId="77777777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Renal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428910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.98 (1.34-2.93)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4911BCF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5.14 (3.51-7.4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E48461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46 (0.34-0.64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B74F35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669985" w14:textId="5ABA5706" w:rsidR="0043427B" w:rsidRPr="0043427B" w:rsidRDefault="0043427B" w:rsidP="007A05B2">
            <w:pPr>
              <w:widowControl/>
              <w:spacing w:after="0" w:line="360" w:lineRule="auto"/>
              <w:jc w:val="left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41C410E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22 (0.10-0.48)</w:t>
            </w:r>
          </w:p>
        </w:tc>
        <w:tc>
          <w:tcPr>
            <w:tcW w:w="18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AF8A9B3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1.65 (0.99-2.7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931C49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0.14 (0.06-0.3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6B0D157" w14:textId="77777777" w:rsidR="0043427B" w:rsidRPr="0043427B" w:rsidRDefault="0043427B" w:rsidP="007A05B2">
            <w:pPr>
              <w:widowControl/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</w:pPr>
            <w:r w:rsidRPr="0043427B">
              <w:rPr>
                <w:rFonts w:ascii="Times New Roman" w:eastAsia="Times New Roman" w:hAnsi="Times New Roman" w:cs="Times New Roman"/>
                <w:color w:val="000000"/>
                <w:sz w:val="18"/>
                <w:szCs w:val="16"/>
              </w:rPr>
              <w:t>&lt;0.001</w:t>
            </w:r>
          </w:p>
        </w:tc>
      </w:tr>
    </w:tbl>
    <w:p w14:paraId="2A786439" w14:textId="00F7D673" w:rsidR="001E17E1" w:rsidRDefault="001E17E1" w:rsidP="007A05B2">
      <w:pPr>
        <w:spacing w:line="360" w:lineRule="auto"/>
        <w:rPr>
          <w:rFonts w:ascii="Times New Roman" w:hAnsi="Times New Roman" w:cs="Times New Roman"/>
        </w:rPr>
      </w:pPr>
    </w:p>
    <w:p w14:paraId="3EEAA204" w14:textId="3EFA06C9" w:rsidR="0043427B" w:rsidRDefault="0043427B" w:rsidP="007A05B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IVO=nivolumab. NIVO+IPI=</w:t>
      </w:r>
      <w:proofErr w:type="spellStart"/>
      <w:r>
        <w:rPr>
          <w:rFonts w:ascii="Times New Roman" w:hAnsi="Times New Roman" w:cs="Times New Roman"/>
        </w:rPr>
        <w:t>nivolumab+ipilimumab</w:t>
      </w:r>
      <w:proofErr w:type="spellEnd"/>
      <w:r>
        <w:rPr>
          <w:rFonts w:ascii="Times New Roman" w:hAnsi="Times New Roman" w:cs="Times New Roman"/>
        </w:rPr>
        <w:t>. OR=odds ratio. CI=confidence interval</w:t>
      </w:r>
    </w:p>
    <w:p w14:paraId="36739E0D" w14:textId="18E32AFB" w:rsidR="0043427B" w:rsidRDefault="0043427B" w:rsidP="007A05B2">
      <w:pPr>
        <w:widowControl/>
        <w:spacing w:line="36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5B2190C" w14:textId="579833DD" w:rsidR="0043427B" w:rsidRPr="009B1B61" w:rsidRDefault="00C31130" w:rsidP="007A05B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43427B" w:rsidRPr="001E17E1">
        <w:rPr>
          <w:rFonts w:ascii="Times New Roman" w:hAnsi="Times New Roman" w:cs="Times New Roman"/>
          <w:b/>
        </w:rPr>
        <w:t xml:space="preserve">Table </w:t>
      </w:r>
      <w:r w:rsidR="0043427B">
        <w:rPr>
          <w:rFonts w:ascii="Times New Roman" w:hAnsi="Times New Roman" w:cs="Times New Roman"/>
          <w:b/>
        </w:rPr>
        <w:t>3</w:t>
      </w:r>
      <w:r w:rsidR="0043427B" w:rsidRPr="001E17E1">
        <w:rPr>
          <w:rFonts w:ascii="Times New Roman" w:hAnsi="Times New Roman" w:cs="Times New Roman"/>
          <w:b/>
        </w:rPr>
        <w:t xml:space="preserve">. </w:t>
      </w:r>
      <w:r w:rsidR="009B1B61" w:rsidRPr="009B1B61">
        <w:rPr>
          <w:rFonts w:ascii="Times New Roman" w:hAnsi="Times New Roman" w:cs="Times New Roman"/>
          <w:b/>
        </w:rPr>
        <w:t>Sensitivity analysis of the correlation between irAEs and ORR</w:t>
      </w:r>
      <w:r w:rsidR="00CE420E">
        <w:rPr>
          <w:rFonts w:ascii="Times New Roman" w:hAnsi="Times New Roman" w:cs="Times New Roman"/>
          <w:b/>
        </w:rPr>
        <w:t xml:space="preserve"> in NIVO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00"/>
        <w:gridCol w:w="1161"/>
        <w:gridCol w:w="990"/>
        <w:gridCol w:w="882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</w:tblGrid>
      <w:tr w:rsidR="0043427B" w:rsidRPr="0043427B" w14:paraId="7A84B8BF" w14:textId="77777777" w:rsidTr="007B55BC">
        <w:trPr>
          <w:trHeight w:val="420"/>
        </w:trPr>
        <w:tc>
          <w:tcPr>
            <w:tcW w:w="1920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  <w:hideMark/>
          </w:tcPr>
          <w:p w14:paraId="77686654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Omitted studies</w:t>
            </w:r>
          </w:p>
        </w:tc>
        <w:tc>
          <w:tcPr>
            <w:tcW w:w="1167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  <w:hideMark/>
          </w:tcPr>
          <w:p w14:paraId="6571E705" w14:textId="77777777" w:rsidR="009B1B61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N</w:t>
            </w:r>
            <w:r>
              <w:rPr>
                <w:rFonts w:ascii="Times New Roman" w:hAnsi="Times New Roman" w:cs="Times New Roman"/>
                <w:sz w:val="20"/>
              </w:rPr>
              <w:t xml:space="preserve">o. </w:t>
            </w:r>
            <w:r w:rsidRPr="0043427B">
              <w:rPr>
                <w:rFonts w:ascii="Times New Roman" w:hAnsi="Times New Roman" w:cs="Times New Roman"/>
                <w:sz w:val="20"/>
              </w:rPr>
              <w:t xml:space="preserve">of </w:t>
            </w:r>
          </w:p>
          <w:p w14:paraId="7B2A8B04" w14:textId="2916A984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omitted arms</w:t>
            </w:r>
          </w:p>
        </w:tc>
        <w:tc>
          <w:tcPr>
            <w:tcW w:w="1876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A2404E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Skin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2DBD8EC" w14:textId="28C3575B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71D9D85" w14:textId="691FBA50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Gastrointestinal</w:t>
            </w:r>
            <w:r w:rsidR="009B1B61">
              <w:rPr>
                <w:rFonts w:ascii="Times New Roman" w:hAnsi="Times New Roman" w:cs="Times New Roman"/>
                <w:sz w:val="20"/>
              </w:rPr>
              <w:t xml:space="preserve">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1630AB3F" w14:textId="68FB053D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64263EA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Endocrine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2A3E009B" w14:textId="0104E46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7AA0AC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Hepatic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16C77A4" w14:textId="33BC1FB0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7936B86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ulmonary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434C26FF" w14:textId="5318609B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5B80E2A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enal irAEs</w:t>
            </w:r>
          </w:p>
        </w:tc>
      </w:tr>
      <w:tr w:rsidR="0043427B" w:rsidRPr="0043427B" w14:paraId="0A96EEF3" w14:textId="77777777" w:rsidTr="007B55BC">
        <w:trPr>
          <w:trHeight w:val="420"/>
        </w:trPr>
        <w:tc>
          <w:tcPr>
            <w:tcW w:w="1920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50B0768A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167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1CC06F6A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9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D7F02D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8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C9C909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D643B04" w14:textId="693EEC1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5938BE7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0F026B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80AE106" w14:textId="2DF42558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64677E3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161F86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5684050D" w14:textId="0A496588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1C2980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14EB88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40AF708" w14:textId="3CC8CD9A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3B3A06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D1D9FF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48E3C3E" w14:textId="7E845373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1FA9DFE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52FE8DE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</w:tr>
      <w:tr w:rsidR="0043427B" w:rsidRPr="0043427B" w14:paraId="459C212F" w14:textId="77777777" w:rsidTr="007B55BC">
        <w:trPr>
          <w:trHeight w:val="285"/>
        </w:trPr>
        <w:tc>
          <w:tcPr>
            <w:tcW w:w="1920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B59A8CE" w14:textId="4AD5788E" w:rsidR="0043427B" w:rsidRPr="0043427B" w:rsidRDefault="009B1B61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A</w:t>
            </w:r>
            <w:r w:rsidR="0043427B" w:rsidRPr="0043427B">
              <w:rPr>
                <w:rFonts w:ascii="Times New Roman" w:hAnsi="Times New Roman" w:cs="Times New Roman"/>
                <w:sz w:val="20"/>
              </w:rPr>
              <w:t>nal cancer</w:t>
            </w:r>
          </w:p>
        </w:tc>
        <w:tc>
          <w:tcPr>
            <w:tcW w:w="116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9ADE072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1</w:t>
            </w:r>
          </w:p>
        </w:tc>
        <w:tc>
          <w:tcPr>
            <w:tcW w:w="993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3E8847B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&lt;0.001</w:t>
            </w:r>
          </w:p>
        </w:tc>
        <w:tc>
          <w:tcPr>
            <w:tcW w:w="883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0D32EF5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9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614FCF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E38EB6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04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08AB319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9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2A998A8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F632FE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5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B30D3B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4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B36A21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9F5366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9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F3401E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5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3939CC8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967B67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3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ACF331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47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9E7E6F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094D4B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85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8B07C4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4</w:t>
            </w:r>
          </w:p>
        </w:tc>
      </w:tr>
      <w:tr w:rsidR="0043427B" w:rsidRPr="0043427B" w14:paraId="31449233" w14:textId="77777777" w:rsidTr="007B55BC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11B1D1CF" w14:textId="51D26DAF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HNSC</w:t>
            </w:r>
            <w:r w:rsidR="009B1B61">
              <w:rPr>
                <w:rFonts w:ascii="Times New Roman" w:hAnsi="Times New Roman" w:cs="Times New Roman"/>
                <w:sz w:val="20"/>
              </w:rPr>
              <w:t>C</w:t>
            </w:r>
          </w:p>
        </w:tc>
        <w:tc>
          <w:tcPr>
            <w:tcW w:w="1167" w:type="dxa"/>
            <w:noWrap/>
            <w:vAlign w:val="center"/>
            <w:hideMark/>
          </w:tcPr>
          <w:p w14:paraId="6DCA9B7B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1</w:t>
            </w:r>
          </w:p>
        </w:tc>
        <w:tc>
          <w:tcPr>
            <w:tcW w:w="993" w:type="dxa"/>
            <w:noWrap/>
            <w:vAlign w:val="center"/>
            <w:hideMark/>
          </w:tcPr>
          <w:p w14:paraId="10BBC11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&lt;0.001</w:t>
            </w:r>
          </w:p>
        </w:tc>
        <w:tc>
          <w:tcPr>
            <w:tcW w:w="883" w:type="dxa"/>
            <w:noWrap/>
            <w:vAlign w:val="center"/>
            <w:hideMark/>
          </w:tcPr>
          <w:p w14:paraId="0DEC19B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8</w:t>
            </w:r>
          </w:p>
        </w:tc>
        <w:tc>
          <w:tcPr>
            <w:tcW w:w="297" w:type="dxa"/>
            <w:noWrap/>
            <w:vAlign w:val="center"/>
            <w:hideMark/>
          </w:tcPr>
          <w:p w14:paraId="35A3C42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66A8958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1</w:t>
            </w:r>
          </w:p>
        </w:tc>
        <w:tc>
          <w:tcPr>
            <w:tcW w:w="895" w:type="dxa"/>
            <w:noWrap/>
            <w:vAlign w:val="center"/>
            <w:hideMark/>
          </w:tcPr>
          <w:p w14:paraId="6C7D774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4</w:t>
            </w:r>
          </w:p>
        </w:tc>
        <w:tc>
          <w:tcPr>
            <w:tcW w:w="297" w:type="dxa"/>
            <w:noWrap/>
            <w:vAlign w:val="center"/>
            <w:hideMark/>
          </w:tcPr>
          <w:p w14:paraId="24565FE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20A8CFF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6</w:t>
            </w:r>
          </w:p>
        </w:tc>
        <w:tc>
          <w:tcPr>
            <w:tcW w:w="895" w:type="dxa"/>
            <w:noWrap/>
            <w:vAlign w:val="center"/>
            <w:hideMark/>
          </w:tcPr>
          <w:p w14:paraId="073E39E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2</w:t>
            </w:r>
          </w:p>
        </w:tc>
        <w:tc>
          <w:tcPr>
            <w:tcW w:w="297" w:type="dxa"/>
            <w:noWrap/>
            <w:vAlign w:val="center"/>
            <w:hideMark/>
          </w:tcPr>
          <w:p w14:paraId="7940153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2A7B48C2" w14:textId="1E849A45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</w:t>
            </w:r>
            <w:r w:rsidR="007B3B99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895" w:type="dxa"/>
            <w:noWrap/>
            <w:vAlign w:val="center"/>
            <w:hideMark/>
          </w:tcPr>
          <w:p w14:paraId="56A3098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6</w:t>
            </w:r>
          </w:p>
        </w:tc>
        <w:tc>
          <w:tcPr>
            <w:tcW w:w="297" w:type="dxa"/>
            <w:noWrap/>
            <w:vAlign w:val="center"/>
            <w:hideMark/>
          </w:tcPr>
          <w:p w14:paraId="47B14BB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7B2BD3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01</w:t>
            </w:r>
          </w:p>
        </w:tc>
        <w:tc>
          <w:tcPr>
            <w:tcW w:w="895" w:type="dxa"/>
            <w:noWrap/>
            <w:vAlign w:val="center"/>
            <w:hideMark/>
          </w:tcPr>
          <w:p w14:paraId="1F11CBF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64</w:t>
            </w:r>
          </w:p>
        </w:tc>
        <w:tc>
          <w:tcPr>
            <w:tcW w:w="297" w:type="dxa"/>
            <w:noWrap/>
            <w:vAlign w:val="center"/>
            <w:hideMark/>
          </w:tcPr>
          <w:p w14:paraId="08CB56B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BC99D7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4</w:t>
            </w:r>
          </w:p>
        </w:tc>
        <w:tc>
          <w:tcPr>
            <w:tcW w:w="895" w:type="dxa"/>
            <w:noWrap/>
            <w:vAlign w:val="center"/>
            <w:hideMark/>
          </w:tcPr>
          <w:p w14:paraId="00AABDE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22</w:t>
            </w:r>
          </w:p>
        </w:tc>
      </w:tr>
      <w:tr w:rsidR="0043427B" w:rsidRPr="0043427B" w14:paraId="05AA70AA" w14:textId="77777777" w:rsidTr="007B55BC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2EA9805A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Melanoma</w:t>
            </w:r>
          </w:p>
        </w:tc>
        <w:tc>
          <w:tcPr>
            <w:tcW w:w="1167" w:type="dxa"/>
            <w:noWrap/>
            <w:vAlign w:val="center"/>
            <w:hideMark/>
          </w:tcPr>
          <w:p w14:paraId="37ADC929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7</w:t>
            </w:r>
          </w:p>
        </w:tc>
        <w:tc>
          <w:tcPr>
            <w:tcW w:w="993" w:type="dxa"/>
            <w:noWrap/>
            <w:vAlign w:val="center"/>
            <w:hideMark/>
          </w:tcPr>
          <w:p w14:paraId="210AFE8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09</w:t>
            </w:r>
          </w:p>
        </w:tc>
        <w:tc>
          <w:tcPr>
            <w:tcW w:w="883" w:type="dxa"/>
            <w:noWrap/>
            <w:vAlign w:val="center"/>
            <w:hideMark/>
          </w:tcPr>
          <w:p w14:paraId="3DD34DE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3</w:t>
            </w:r>
          </w:p>
        </w:tc>
        <w:tc>
          <w:tcPr>
            <w:tcW w:w="297" w:type="dxa"/>
            <w:noWrap/>
            <w:vAlign w:val="center"/>
            <w:hideMark/>
          </w:tcPr>
          <w:p w14:paraId="6E61182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1DE8333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7</w:t>
            </w:r>
          </w:p>
        </w:tc>
        <w:tc>
          <w:tcPr>
            <w:tcW w:w="895" w:type="dxa"/>
            <w:noWrap/>
            <w:vAlign w:val="center"/>
            <w:hideMark/>
          </w:tcPr>
          <w:p w14:paraId="70025EE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7</w:t>
            </w:r>
          </w:p>
        </w:tc>
        <w:tc>
          <w:tcPr>
            <w:tcW w:w="297" w:type="dxa"/>
            <w:noWrap/>
            <w:vAlign w:val="center"/>
            <w:hideMark/>
          </w:tcPr>
          <w:p w14:paraId="2600E45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B45D99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8</w:t>
            </w:r>
          </w:p>
        </w:tc>
        <w:tc>
          <w:tcPr>
            <w:tcW w:w="895" w:type="dxa"/>
            <w:noWrap/>
            <w:vAlign w:val="center"/>
            <w:hideMark/>
          </w:tcPr>
          <w:p w14:paraId="11B86D5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8</w:t>
            </w:r>
          </w:p>
        </w:tc>
        <w:tc>
          <w:tcPr>
            <w:tcW w:w="297" w:type="dxa"/>
            <w:noWrap/>
            <w:vAlign w:val="center"/>
            <w:hideMark/>
          </w:tcPr>
          <w:p w14:paraId="6B47580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2B08F1F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1</w:t>
            </w:r>
          </w:p>
        </w:tc>
        <w:tc>
          <w:tcPr>
            <w:tcW w:w="895" w:type="dxa"/>
            <w:noWrap/>
            <w:vAlign w:val="center"/>
            <w:hideMark/>
          </w:tcPr>
          <w:p w14:paraId="1136658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7</w:t>
            </w:r>
          </w:p>
        </w:tc>
        <w:tc>
          <w:tcPr>
            <w:tcW w:w="297" w:type="dxa"/>
            <w:noWrap/>
            <w:vAlign w:val="center"/>
            <w:hideMark/>
          </w:tcPr>
          <w:p w14:paraId="6EE1774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5AA9E86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4</w:t>
            </w:r>
          </w:p>
        </w:tc>
        <w:tc>
          <w:tcPr>
            <w:tcW w:w="895" w:type="dxa"/>
            <w:noWrap/>
            <w:vAlign w:val="center"/>
            <w:hideMark/>
          </w:tcPr>
          <w:p w14:paraId="4346DE1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9</w:t>
            </w:r>
          </w:p>
        </w:tc>
        <w:tc>
          <w:tcPr>
            <w:tcW w:w="297" w:type="dxa"/>
            <w:noWrap/>
            <w:vAlign w:val="center"/>
            <w:hideMark/>
          </w:tcPr>
          <w:p w14:paraId="10C2E43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1FB8B20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5</w:t>
            </w:r>
          </w:p>
        </w:tc>
        <w:tc>
          <w:tcPr>
            <w:tcW w:w="895" w:type="dxa"/>
            <w:noWrap/>
            <w:vAlign w:val="center"/>
            <w:hideMark/>
          </w:tcPr>
          <w:p w14:paraId="0B924695" w14:textId="20E7C55E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</w:t>
            </w:r>
            <w:r w:rsidR="007B3B99">
              <w:rPr>
                <w:rFonts w:ascii="Times New Roman" w:hAnsi="Times New Roman" w:cs="Times New Roman"/>
                <w:sz w:val="20"/>
              </w:rPr>
              <w:t>0</w:t>
            </w:r>
          </w:p>
        </w:tc>
      </w:tr>
      <w:tr w:rsidR="0043427B" w:rsidRPr="0043427B" w14:paraId="15098CDD" w14:textId="77777777" w:rsidTr="007B55BC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76B0D583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NSCLC</w:t>
            </w:r>
          </w:p>
        </w:tc>
        <w:tc>
          <w:tcPr>
            <w:tcW w:w="1167" w:type="dxa"/>
            <w:noWrap/>
            <w:vAlign w:val="center"/>
            <w:hideMark/>
          </w:tcPr>
          <w:p w14:paraId="78FC05C9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9</w:t>
            </w:r>
          </w:p>
        </w:tc>
        <w:tc>
          <w:tcPr>
            <w:tcW w:w="993" w:type="dxa"/>
            <w:noWrap/>
            <w:vAlign w:val="center"/>
            <w:hideMark/>
          </w:tcPr>
          <w:p w14:paraId="7776F25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&lt;0.001</w:t>
            </w:r>
          </w:p>
        </w:tc>
        <w:tc>
          <w:tcPr>
            <w:tcW w:w="883" w:type="dxa"/>
            <w:noWrap/>
            <w:vAlign w:val="center"/>
            <w:hideMark/>
          </w:tcPr>
          <w:p w14:paraId="293B08D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83</w:t>
            </w:r>
          </w:p>
        </w:tc>
        <w:tc>
          <w:tcPr>
            <w:tcW w:w="297" w:type="dxa"/>
            <w:noWrap/>
            <w:vAlign w:val="center"/>
            <w:hideMark/>
          </w:tcPr>
          <w:p w14:paraId="58CEB38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CC9842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4</w:t>
            </w:r>
          </w:p>
        </w:tc>
        <w:tc>
          <w:tcPr>
            <w:tcW w:w="895" w:type="dxa"/>
            <w:noWrap/>
            <w:vAlign w:val="center"/>
            <w:hideMark/>
          </w:tcPr>
          <w:p w14:paraId="29DFA4A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6</w:t>
            </w:r>
          </w:p>
        </w:tc>
        <w:tc>
          <w:tcPr>
            <w:tcW w:w="297" w:type="dxa"/>
            <w:noWrap/>
            <w:vAlign w:val="center"/>
            <w:hideMark/>
          </w:tcPr>
          <w:p w14:paraId="03BCAEB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887EC6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6</w:t>
            </w:r>
          </w:p>
        </w:tc>
        <w:tc>
          <w:tcPr>
            <w:tcW w:w="895" w:type="dxa"/>
            <w:noWrap/>
            <w:vAlign w:val="center"/>
            <w:hideMark/>
          </w:tcPr>
          <w:p w14:paraId="118565F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4</w:t>
            </w:r>
          </w:p>
        </w:tc>
        <w:tc>
          <w:tcPr>
            <w:tcW w:w="297" w:type="dxa"/>
            <w:noWrap/>
            <w:vAlign w:val="center"/>
            <w:hideMark/>
          </w:tcPr>
          <w:p w14:paraId="45A67FD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1F83284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6</w:t>
            </w:r>
          </w:p>
        </w:tc>
        <w:tc>
          <w:tcPr>
            <w:tcW w:w="895" w:type="dxa"/>
            <w:noWrap/>
            <w:vAlign w:val="center"/>
            <w:hideMark/>
          </w:tcPr>
          <w:p w14:paraId="05AD2F7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5</w:t>
            </w:r>
          </w:p>
        </w:tc>
        <w:tc>
          <w:tcPr>
            <w:tcW w:w="297" w:type="dxa"/>
            <w:noWrap/>
            <w:vAlign w:val="center"/>
            <w:hideMark/>
          </w:tcPr>
          <w:p w14:paraId="6001E15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432F620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3</w:t>
            </w:r>
          </w:p>
        </w:tc>
        <w:tc>
          <w:tcPr>
            <w:tcW w:w="895" w:type="dxa"/>
            <w:noWrap/>
            <w:vAlign w:val="center"/>
            <w:hideMark/>
          </w:tcPr>
          <w:p w14:paraId="0BD1B8E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43</w:t>
            </w:r>
          </w:p>
        </w:tc>
        <w:tc>
          <w:tcPr>
            <w:tcW w:w="297" w:type="dxa"/>
            <w:noWrap/>
            <w:vAlign w:val="center"/>
            <w:hideMark/>
          </w:tcPr>
          <w:p w14:paraId="07AF85D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3AEF9C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7</w:t>
            </w:r>
          </w:p>
        </w:tc>
        <w:tc>
          <w:tcPr>
            <w:tcW w:w="895" w:type="dxa"/>
            <w:noWrap/>
            <w:vAlign w:val="center"/>
            <w:hideMark/>
          </w:tcPr>
          <w:p w14:paraId="1AB10B4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3</w:t>
            </w:r>
          </w:p>
        </w:tc>
      </w:tr>
      <w:tr w:rsidR="0043427B" w:rsidRPr="0043427B" w14:paraId="7784F874" w14:textId="77777777" w:rsidTr="007B55BC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2A6DC25E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CC</w:t>
            </w:r>
          </w:p>
        </w:tc>
        <w:tc>
          <w:tcPr>
            <w:tcW w:w="1167" w:type="dxa"/>
            <w:noWrap/>
            <w:vAlign w:val="center"/>
            <w:hideMark/>
          </w:tcPr>
          <w:p w14:paraId="4FC65FF2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3</w:t>
            </w:r>
          </w:p>
        </w:tc>
        <w:tc>
          <w:tcPr>
            <w:tcW w:w="993" w:type="dxa"/>
            <w:noWrap/>
            <w:vAlign w:val="center"/>
            <w:hideMark/>
          </w:tcPr>
          <w:p w14:paraId="085BB1E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&lt;0.001</w:t>
            </w:r>
          </w:p>
        </w:tc>
        <w:tc>
          <w:tcPr>
            <w:tcW w:w="883" w:type="dxa"/>
            <w:noWrap/>
            <w:vAlign w:val="center"/>
            <w:hideMark/>
          </w:tcPr>
          <w:p w14:paraId="40C5202B" w14:textId="601F03F5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8</w:t>
            </w:r>
            <w:r w:rsidR="007B3B99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297" w:type="dxa"/>
            <w:noWrap/>
            <w:vAlign w:val="center"/>
            <w:hideMark/>
          </w:tcPr>
          <w:p w14:paraId="656FFA5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13E4E5C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07</w:t>
            </w:r>
          </w:p>
        </w:tc>
        <w:tc>
          <w:tcPr>
            <w:tcW w:w="895" w:type="dxa"/>
            <w:noWrap/>
            <w:vAlign w:val="center"/>
            <w:hideMark/>
          </w:tcPr>
          <w:p w14:paraId="4F50DAC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8</w:t>
            </w:r>
          </w:p>
        </w:tc>
        <w:tc>
          <w:tcPr>
            <w:tcW w:w="297" w:type="dxa"/>
            <w:noWrap/>
            <w:vAlign w:val="center"/>
            <w:hideMark/>
          </w:tcPr>
          <w:p w14:paraId="6BE55D4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59376E7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6</w:t>
            </w:r>
          </w:p>
        </w:tc>
        <w:tc>
          <w:tcPr>
            <w:tcW w:w="895" w:type="dxa"/>
            <w:noWrap/>
            <w:vAlign w:val="center"/>
            <w:hideMark/>
          </w:tcPr>
          <w:p w14:paraId="3E959BC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6</w:t>
            </w:r>
          </w:p>
        </w:tc>
        <w:tc>
          <w:tcPr>
            <w:tcW w:w="297" w:type="dxa"/>
            <w:noWrap/>
            <w:vAlign w:val="center"/>
            <w:hideMark/>
          </w:tcPr>
          <w:p w14:paraId="0C86054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C842791" w14:textId="49D3E4E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3</w:t>
            </w:r>
          </w:p>
        </w:tc>
        <w:tc>
          <w:tcPr>
            <w:tcW w:w="895" w:type="dxa"/>
            <w:noWrap/>
            <w:vAlign w:val="center"/>
            <w:hideMark/>
          </w:tcPr>
          <w:p w14:paraId="44EEABC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4</w:t>
            </w:r>
          </w:p>
        </w:tc>
        <w:tc>
          <w:tcPr>
            <w:tcW w:w="297" w:type="dxa"/>
            <w:noWrap/>
            <w:vAlign w:val="center"/>
            <w:hideMark/>
          </w:tcPr>
          <w:p w14:paraId="1341FEA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65D2964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4</w:t>
            </w:r>
          </w:p>
        </w:tc>
        <w:tc>
          <w:tcPr>
            <w:tcW w:w="895" w:type="dxa"/>
            <w:noWrap/>
            <w:vAlign w:val="center"/>
            <w:hideMark/>
          </w:tcPr>
          <w:p w14:paraId="5ADBB3D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46</w:t>
            </w:r>
          </w:p>
        </w:tc>
        <w:tc>
          <w:tcPr>
            <w:tcW w:w="297" w:type="dxa"/>
            <w:noWrap/>
            <w:vAlign w:val="center"/>
            <w:hideMark/>
          </w:tcPr>
          <w:p w14:paraId="398F836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51B175D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94</w:t>
            </w:r>
          </w:p>
        </w:tc>
        <w:tc>
          <w:tcPr>
            <w:tcW w:w="895" w:type="dxa"/>
            <w:noWrap/>
            <w:vAlign w:val="center"/>
            <w:hideMark/>
          </w:tcPr>
          <w:p w14:paraId="2001938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2</w:t>
            </w:r>
          </w:p>
        </w:tc>
      </w:tr>
      <w:tr w:rsidR="0043427B" w:rsidRPr="0043427B" w14:paraId="328B7901" w14:textId="77777777" w:rsidTr="007B55BC">
        <w:trPr>
          <w:trHeight w:val="285"/>
        </w:trPr>
        <w:tc>
          <w:tcPr>
            <w:tcW w:w="1920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33C819C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Urothelial carcinoma</w:t>
            </w:r>
          </w:p>
        </w:tc>
        <w:tc>
          <w:tcPr>
            <w:tcW w:w="116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345271A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2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EF9B35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&lt;0.001</w:t>
            </w:r>
          </w:p>
        </w:tc>
        <w:tc>
          <w:tcPr>
            <w:tcW w:w="88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C62C2F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82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3DF4A57" w14:textId="3582600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833AAB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09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128464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6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11C127E" w14:textId="65ABEDE6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CFE2E6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4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5E4651C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7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ABCE40A" w14:textId="0FD2713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B8520C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6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D48827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2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1C2AE5A" w14:textId="174E0A99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54A7B4B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3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0CBF03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48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6ACA9EB4" w14:textId="27F94B3A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A3758D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92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858679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02</w:t>
            </w:r>
          </w:p>
        </w:tc>
      </w:tr>
    </w:tbl>
    <w:p w14:paraId="3C8DD046" w14:textId="77777777" w:rsidR="00721EEB" w:rsidRDefault="00721EEB" w:rsidP="007A05B2">
      <w:pPr>
        <w:spacing w:line="360" w:lineRule="auto"/>
        <w:rPr>
          <w:rFonts w:ascii="Times New Roman" w:hAnsi="Times New Roman" w:cs="Times New Roman"/>
        </w:rPr>
      </w:pPr>
    </w:p>
    <w:p w14:paraId="417EE7C2" w14:textId="77777777" w:rsidR="00721EEB" w:rsidRPr="001E17E1" w:rsidRDefault="00721EEB" w:rsidP="007A05B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rAE=immune-related adverse event. ORR=objective response rate. HNSCC=head and neck squamous cell carcinoma. NSCLC=non-small cell lung cancer. RCC=renal cell carcinoma.</w:t>
      </w:r>
    </w:p>
    <w:p w14:paraId="7CD8786D" w14:textId="77777777" w:rsidR="009F5E58" w:rsidRDefault="009F5E58" w:rsidP="007A05B2">
      <w:pPr>
        <w:spacing w:line="360" w:lineRule="auto"/>
      </w:pPr>
      <w:r>
        <w:br w:type="page"/>
      </w:r>
    </w:p>
    <w:p w14:paraId="2CECF5D0" w14:textId="7E3D45FC" w:rsidR="009F5E58" w:rsidRPr="00334284" w:rsidRDefault="00C31130" w:rsidP="007A05B2">
      <w:pPr>
        <w:spacing w:line="36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9F5E58" w:rsidRPr="001E17E1">
        <w:rPr>
          <w:rFonts w:ascii="Times New Roman" w:hAnsi="Times New Roman" w:cs="Times New Roman"/>
          <w:b/>
        </w:rPr>
        <w:t xml:space="preserve">Table </w:t>
      </w:r>
      <w:r w:rsidR="00360138">
        <w:rPr>
          <w:rFonts w:ascii="Times New Roman" w:hAnsi="Times New Roman" w:cs="Times New Roman"/>
          <w:b/>
        </w:rPr>
        <w:t>4</w:t>
      </w:r>
      <w:r w:rsidR="009F5E58" w:rsidRPr="001E17E1">
        <w:rPr>
          <w:rFonts w:ascii="Times New Roman" w:hAnsi="Times New Roman" w:cs="Times New Roman"/>
          <w:b/>
        </w:rPr>
        <w:t xml:space="preserve">. </w:t>
      </w:r>
      <w:r w:rsidR="009F5E58" w:rsidRPr="009B1B61">
        <w:rPr>
          <w:rFonts w:ascii="Times New Roman" w:hAnsi="Times New Roman" w:cs="Times New Roman"/>
          <w:b/>
        </w:rPr>
        <w:t>Sensitivity analysis of the correlation between irAEs and ORR</w:t>
      </w:r>
      <w:r w:rsidR="009F5E58">
        <w:rPr>
          <w:rFonts w:ascii="Times New Roman" w:hAnsi="Times New Roman" w:cs="Times New Roman"/>
          <w:b/>
        </w:rPr>
        <w:t xml:space="preserve"> in NIVO+IPI</w:t>
      </w:r>
    </w:p>
    <w:tbl>
      <w:tblPr>
        <w:tblStyle w:val="a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00"/>
        <w:gridCol w:w="1161"/>
        <w:gridCol w:w="990"/>
        <w:gridCol w:w="882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  <w:gridCol w:w="307"/>
        <w:gridCol w:w="893"/>
        <w:gridCol w:w="893"/>
      </w:tblGrid>
      <w:tr w:rsidR="00334284" w:rsidRPr="0043427B" w14:paraId="36963E37" w14:textId="77777777" w:rsidTr="00334284">
        <w:trPr>
          <w:trHeight w:val="428"/>
        </w:trPr>
        <w:tc>
          <w:tcPr>
            <w:tcW w:w="1920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  <w:hideMark/>
          </w:tcPr>
          <w:p w14:paraId="266E7046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Omitted studies</w:t>
            </w:r>
          </w:p>
        </w:tc>
        <w:tc>
          <w:tcPr>
            <w:tcW w:w="1167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  <w:hideMark/>
          </w:tcPr>
          <w:p w14:paraId="7AC9C1A4" w14:textId="77777777" w:rsidR="009B1B61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N</w:t>
            </w:r>
            <w:r>
              <w:rPr>
                <w:rFonts w:ascii="Times New Roman" w:hAnsi="Times New Roman" w:cs="Times New Roman"/>
                <w:sz w:val="20"/>
              </w:rPr>
              <w:t xml:space="preserve">o. </w:t>
            </w:r>
            <w:r w:rsidRPr="0043427B">
              <w:rPr>
                <w:rFonts w:ascii="Times New Roman" w:hAnsi="Times New Roman" w:cs="Times New Roman"/>
                <w:sz w:val="20"/>
              </w:rPr>
              <w:t xml:space="preserve">of </w:t>
            </w:r>
          </w:p>
          <w:p w14:paraId="75D5F3C9" w14:textId="5FEBF959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omitted arms</w:t>
            </w:r>
          </w:p>
        </w:tc>
        <w:tc>
          <w:tcPr>
            <w:tcW w:w="1876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2BF6555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Skin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2435A7A1" w14:textId="5FE98462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396C92F8" w14:textId="1A9968D4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Gastrointestinal</w:t>
            </w:r>
            <w:r w:rsidR="009B1B61">
              <w:rPr>
                <w:rFonts w:ascii="Times New Roman" w:hAnsi="Times New Roman" w:cs="Times New Roman"/>
                <w:sz w:val="20"/>
              </w:rPr>
              <w:t xml:space="preserve">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154F18E0" w14:textId="1C88823D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67A089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Endocrine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62A95490" w14:textId="3BF92172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51DF6E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Hepatic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3994ABB1" w14:textId="5F84F099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178B879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ulmonary irAEs</w:t>
            </w:r>
          </w:p>
        </w:tc>
        <w:tc>
          <w:tcPr>
            <w:tcW w:w="297" w:type="dxa"/>
            <w:tcBorders>
              <w:top w:val="single" w:sz="12" w:space="0" w:color="auto"/>
            </w:tcBorders>
            <w:noWrap/>
            <w:vAlign w:val="center"/>
            <w:hideMark/>
          </w:tcPr>
          <w:p w14:paraId="5EDE2B22" w14:textId="0A0F03CA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790" w:type="dxa"/>
            <w:gridSpan w:val="2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  <w:hideMark/>
          </w:tcPr>
          <w:p w14:paraId="0C29B1C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enal irAEs</w:t>
            </w:r>
          </w:p>
        </w:tc>
      </w:tr>
      <w:tr w:rsidR="00334284" w:rsidRPr="0043427B" w14:paraId="58AC4D61" w14:textId="77777777" w:rsidTr="00334284">
        <w:trPr>
          <w:trHeight w:val="398"/>
        </w:trPr>
        <w:tc>
          <w:tcPr>
            <w:tcW w:w="1920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3CDDA7C9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167" w:type="dxa"/>
            <w:vMerge/>
            <w:tcBorders>
              <w:bottom w:val="single" w:sz="8" w:space="0" w:color="auto"/>
            </w:tcBorders>
            <w:vAlign w:val="center"/>
            <w:hideMark/>
          </w:tcPr>
          <w:p w14:paraId="1E7AA1C3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99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619C843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8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C890BA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0918938" w14:textId="7D110690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A4A0AF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593E64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5F6C468" w14:textId="1135CCA2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6D998A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4C32F5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EFB03AD" w14:textId="57F82251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EC8E81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C7D08A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3C10ADC" w14:textId="6549517E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FCA9C3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AD80BC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D47A4CF" w14:textId="48C84755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008A6DC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P</w:t>
            </w:r>
          </w:p>
        </w:tc>
        <w:tc>
          <w:tcPr>
            <w:tcW w:w="895" w:type="dxa"/>
            <w:tcBorders>
              <w:top w:val="single" w:sz="8" w:space="0" w:color="auto"/>
              <w:bottom w:val="single" w:sz="8" w:space="0" w:color="auto"/>
            </w:tcBorders>
            <w:noWrap/>
            <w:vAlign w:val="center"/>
            <w:hideMark/>
          </w:tcPr>
          <w:p w14:paraId="59A2E15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</w:t>
            </w:r>
          </w:p>
        </w:tc>
      </w:tr>
      <w:tr w:rsidR="00334284" w:rsidRPr="0043427B" w14:paraId="271EB5BD" w14:textId="77777777" w:rsidTr="00334284">
        <w:trPr>
          <w:trHeight w:val="285"/>
        </w:trPr>
        <w:tc>
          <w:tcPr>
            <w:tcW w:w="1920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5216810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CRC (dMMR/MSI-H)</w:t>
            </w:r>
          </w:p>
        </w:tc>
        <w:tc>
          <w:tcPr>
            <w:tcW w:w="116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DA2283F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1</w:t>
            </w:r>
          </w:p>
        </w:tc>
        <w:tc>
          <w:tcPr>
            <w:tcW w:w="993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0EECB1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1</w:t>
            </w:r>
          </w:p>
        </w:tc>
        <w:tc>
          <w:tcPr>
            <w:tcW w:w="883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3F1C86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4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2DA3221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65EB48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2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A415EE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5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18E2FAB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56BA2CA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2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3F4FF68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5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9B0AC0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09C4310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7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4698D08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5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F838FD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253341E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7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3A73A69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3</w:t>
            </w:r>
          </w:p>
        </w:tc>
        <w:tc>
          <w:tcPr>
            <w:tcW w:w="297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01CBA64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7CB607EA" w14:textId="3E61ED21" w:rsidR="0043427B" w:rsidRPr="0043427B" w:rsidRDefault="00D266C7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0.97</w:t>
            </w:r>
          </w:p>
        </w:tc>
        <w:tc>
          <w:tcPr>
            <w:tcW w:w="895" w:type="dxa"/>
            <w:tcBorders>
              <w:top w:val="single" w:sz="8" w:space="0" w:color="auto"/>
            </w:tcBorders>
            <w:noWrap/>
            <w:vAlign w:val="center"/>
            <w:hideMark/>
          </w:tcPr>
          <w:p w14:paraId="6E5AA953" w14:textId="76D768EA" w:rsidR="0043427B" w:rsidRPr="0043427B" w:rsidRDefault="00354A36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0.01</w:t>
            </w:r>
          </w:p>
        </w:tc>
      </w:tr>
      <w:tr w:rsidR="00334284" w:rsidRPr="0043427B" w14:paraId="432CC295" w14:textId="77777777" w:rsidTr="00334284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602ECC61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Malignant pleural mesothelioma</w:t>
            </w:r>
          </w:p>
        </w:tc>
        <w:tc>
          <w:tcPr>
            <w:tcW w:w="1167" w:type="dxa"/>
            <w:noWrap/>
            <w:vAlign w:val="center"/>
            <w:hideMark/>
          </w:tcPr>
          <w:p w14:paraId="7E639255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1</w:t>
            </w:r>
          </w:p>
        </w:tc>
        <w:tc>
          <w:tcPr>
            <w:tcW w:w="993" w:type="dxa"/>
            <w:noWrap/>
            <w:vAlign w:val="center"/>
            <w:hideMark/>
          </w:tcPr>
          <w:p w14:paraId="4CF1B2B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3</w:t>
            </w:r>
          </w:p>
        </w:tc>
        <w:tc>
          <w:tcPr>
            <w:tcW w:w="883" w:type="dxa"/>
            <w:noWrap/>
            <w:vAlign w:val="center"/>
            <w:hideMark/>
          </w:tcPr>
          <w:p w14:paraId="6F61658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7</w:t>
            </w:r>
          </w:p>
        </w:tc>
        <w:tc>
          <w:tcPr>
            <w:tcW w:w="297" w:type="dxa"/>
            <w:noWrap/>
            <w:vAlign w:val="center"/>
            <w:hideMark/>
          </w:tcPr>
          <w:p w14:paraId="0681BAF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39EEB9E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2</w:t>
            </w:r>
          </w:p>
        </w:tc>
        <w:tc>
          <w:tcPr>
            <w:tcW w:w="895" w:type="dxa"/>
            <w:noWrap/>
            <w:vAlign w:val="center"/>
            <w:hideMark/>
          </w:tcPr>
          <w:p w14:paraId="165E856C" w14:textId="610290F2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</w:t>
            </w:r>
            <w:r w:rsidR="007F4087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297" w:type="dxa"/>
            <w:noWrap/>
            <w:vAlign w:val="center"/>
            <w:hideMark/>
          </w:tcPr>
          <w:p w14:paraId="4331440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540C429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1</w:t>
            </w:r>
          </w:p>
        </w:tc>
        <w:tc>
          <w:tcPr>
            <w:tcW w:w="895" w:type="dxa"/>
            <w:noWrap/>
            <w:vAlign w:val="center"/>
            <w:hideMark/>
          </w:tcPr>
          <w:p w14:paraId="7563B0E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4</w:t>
            </w:r>
          </w:p>
        </w:tc>
        <w:tc>
          <w:tcPr>
            <w:tcW w:w="297" w:type="dxa"/>
            <w:noWrap/>
            <w:vAlign w:val="center"/>
            <w:hideMark/>
          </w:tcPr>
          <w:p w14:paraId="0C87BA5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4E0526E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5</w:t>
            </w:r>
          </w:p>
        </w:tc>
        <w:tc>
          <w:tcPr>
            <w:tcW w:w="895" w:type="dxa"/>
            <w:noWrap/>
            <w:vAlign w:val="center"/>
            <w:hideMark/>
          </w:tcPr>
          <w:p w14:paraId="36B135D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5</w:t>
            </w:r>
          </w:p>
        </w:tc>
        <w:tc>
          <w:tcPr>
            <w:tcW w:w="297" w:type="dxa"/>
            <w:noWrap/>
            <w:vAlign w:val="center"/>
            <w:hideMark/>
          </w:tcPr>
          <w:p w14:paraId="476B6A7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EE076F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9</w:t>
            </w:r>
          </w:p>
        </w:tc>
        <w:tc>
          <w:tcPr>
            <w:tcW w:w="895" w:type="dxa"/>
            <w:noWrap/>
            <w:vAlign w:val="center"/>
            <w:hideMark/>
          </w:tcPr>
          <w:p w14:paraId="0441388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1</w:t>
            </w:r>
          </w:p>
        </w:tc>
        <w:tc>
          <w:tcPr>
            <w:tcW w:w="297" w:type="dxa"/>
            <w:noWrap/>
            <w:vAlign w:val="center"/>
            <w:hideMark/>
          </w:tcPr>
          <w:p w14:paraId="55234A1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45DD6E0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97</w:t>
            </w:r>
          </w:p>
        </w:tc>
        <w:tc>
          <w:tcPr>
            <w:tcW w:w="895" w:type="dxa"/>
            <w:noWrap/>
            <w:vAlign w:val="center"/>
            <w:hideMark/>
          </w:tcPr>
          <w:p w14:paraId="5AD1F18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1</w:t>
            </w:r>
          </w:p>
        </w:tc>
      </w:tr>
      <w:tr w:rsidR="00334284" w:rsidRPr="0043427B" w14:paraId="02BBDB5F" w14:textId="77777777" w:rsidTr="00334284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27319A7C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Melanoma</w:t>
            </w:r>
          </w:p>
        </w:tc>
        <w:tc>
          <w:tcPr>
            <w:tcW w:w="1167" w:type="dxa"/>
            <w:noWrap/>
            <w:vAlign w:val="center"/>
            <w:hideMark/>
          </w:tcPr>
          <w:p w14:paraId="35003E0C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7</w:t>
            </w:r>
          </w:p>
        </w:tc>
        <w:tc>
          <w:tcPr>
            <w:tcW w:w="993" w:type="dxa"/>
            <w:noWrap/>
            <w:vAlign w:val="center"/>
            <w:hideMark/>
          </w:tcPr>
          <w:p w14:paraId="6559124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93</w:t>
            </w:r>
          </w:p>
        </w:tc>
        <w:tc>
          <w:tcPr>
            <w:tcW w:w="883" w:type="dxa"/>
            <w:noWrap/>
            <w:vAlign w:val="center"/>
            <w:hideMark/>
          </w:tcPr>
          <w:p w14:paraId="251EDEF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04</w:t>
            </w:r>
          </w:p>
        </w:tc>
        <w:tc>
          <w:tcPr>
            <w:tcW w:w="297" w:type="dxa"/>
            <w:noWrap/>
            <w:vAlign w:val="center"/>
            <w:hideMark/>
          </w:tcPr>
          <w:p w14:paraId="2C5BC9C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58578A7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7</w:t>
            </w:r>
          </w:p>
        </w:tc>
        <w:tc>
          <w:tcPr>
            <w:tcW w:w="895" w:type="dxa"/>
            <w:noWrap/>
            <w:vAlign w:val="center"/>
            <w:hideMark/>
          </w:tcPr>
          <w:p w14:paraId="3166D3A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4</w:t>
            </w:r>
          </w:p>
        </w:tc>
        <w:tc>
          <w:tcPr>
            <w:tcW w:w="297" w:type="dxa"/>
            <w:noWrap/>
            <w:vAlign w:val="center"/>
            <w:hideMark/>
          </w:tcPr>
          <w:p w14:paraId="50D2E69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45E513C9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84</w:t>
            </w:r>
          </w:p>
        </w:tc>
        <w:tc>
          <w:tcPr>
            <w:tcW w:w="895" w:type="dxa"/>
            <w:noWrap/>
            <w:vAlign w:val="center"/>
            <w:hideMark/>
          </w:tcPr>
          <w:p w14:paraId="0034D333" w14:textId="2CEBB78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1</w:t>
            </w:r>
            <w:r w:rsidR="00EB6D7A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297" w:type="dxa"/>
            <w:noWrap/>
            <w:vAlign w:val="center"/>
            <w:hideMark/>
          </w:tcPr>
          <w:p w14:paraId="0597027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D45D517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5</w:t>
            </w:r>
          </w:p>
        </w:tc>
        <w:tc>
          <w:tcPr>
            <w:tcW w:w="895" w:type="dxa"/>
            <w:noWrap/>
            <w:vAlign w:val="center"/>
            <w:hideMark/>
          </w:tcPr>
          <w:p w14:paraId="4B0C970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-0.15</w:t>
            </w:r>
          </w:p>
        </w:tc>
        <w:tc>
          <w:tcPr>
            <w:tcW w:w="297" w:type="dxa"/>
            <w:noWrap/>
            <w:vAlign w:val="center"/>
            <w:hideMark/>
          </w:tcPr>
          <w:p w14:paraId="3D09C52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3ADCA1B0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99</w:t>
            </w:r>
          </w:p>
        </w:tc>
        <w:tc>
          <w:tcPr>
            <w:tcW w:w="895" w:type="dxa"/>
            <w:noWrap/>
            <w:vAlign w:val="center"/>
            <w:hideMark/>
          </w:tcPr>
          <w:p w14:paraId="3D33ABD6" w14:textId="7DB6A662" w:rsidR="0043427B" w:rsidRPr="0043427B" w:rsidRDefault="00D266C7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>
              <w:rPr>
                <w:rFonts w:ascii="Times New Roman" w:hAnsi="Times New Roman" w:cs="Times New Roman"/>
                <w:sz w:val="20"/>
              </w:rPr>
              <w:t>0.01</w:t>
            </w:r>
          </w:p>
        </w:tc>
        <w:tc>
          <w:tcPr>
            <w:tcW w:w="297" w:type="dxa"/>
            <w:noWrap/>
            <w:vAlign w:val="center"/>
            <w:hideMark/>
          </w:tcPr>
          <w:p w14:paraId="025414D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6EB09615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1</w:t>
            </w:r>
          </w:p>
        </w:tc>
        <w:tc>
          <w:tcPr>
            <w:tcW w:w="895" w:type="dxa"/>
            <w:noWrap/>
            <w:vAlign w:val="center"/>
            <w:hideMark/>
          </w:tcPr>
          <w:p w14:paraId="077A87E4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4</w:t>
            </w:r>
          </w:p>
        </w:tc>
      </w:tr>
      <w:tr w:rsidR="00334284" w:rsidRPr="0043427B" w14:paraId="79319C11" w14:textId="77777777" w:rsidTr="00334284">
        <w:trPr>
          <w:trHeight w:val="285"/>
        </w:trPr>
        <w:tc>
          <w:tcPr>
            <w:tcW w:w="1920" w:type="dxa"/>
            <w:noWrap/>
            <w:vAlign w:val="center"/>
            <w:hideMark/>
          </w:tcPr>
          <w:p w14:paraId="7BDB7F0F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NSCLC</w:t>
            </w:r>
          </w:p>
        </w:tc>
        <w:tc>
          <w:tcPr>
            <w:tcW w:w="1167" w:type="dxa"/>
            <w:noWrap/>
            <w:vAlign w:val="center"/>
            <w:hideMark/>
          </w:tcPr>
          <w:p w14:paraId="2EA66175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4</w:t>
            </w:r>
          </w:p>
        </w:tc>
        <w:tc>
          <w:tcPr>
            <w:tcW w:w="993" w:type="dxa"/>
            <w:noWrap/>
            <w:vAlign w:val="center"/>
            <w:hideMark/>
          </w:tcPr>
          <w:p w14:paraId="3FF58B6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2</w:t>
            </w:r>
          </w:p>
        </w:tc>
        <w:tc>
          <w:tcPr>
            <w:tcW w:w="883" w:type="dxa"/>
            <w:noWrap/>
            <w:vAlign w:val="center"/>
            <w:hideMark/>
          </w:tcPr>
          <w:p w14:paraId="49F2270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3</w:t>
            </w:r>
          </w:p>
        </w:tc>
        <w:tc>
          <w:tcPr>
            <w:tcW w:w="297" w:type="dxa"/>
            <w:noWrap/>
            <w:vAlign w:val="center"/>
            <w:hideMark/>
          </w:tcPr>
          <w:p w14:paraId="69D09A0D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2B2C26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5</w:t>
            </w:r>
          </w:p>
        </w:tc>
        <w:tc>
          <w:tcPr>
            <w:tcW w:w="895" w:type="dxa"/>
            <w:noWrap/>
            <w:vAlign w:val="center"/>
            <w:hideMark/>
          </w:tcPr>
          <w:p w14:paraId="1ED80564" w14:textId="768B682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</w:t>
            </w:r>
            <w:r w:rsidR="007B3B99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297" w:type="dxa"/>
            <w:noWrap/>
            <w:vAlign w:val="center"/>
            <w:hideMark/>
          </w:tcPr>
          <w:p w14:paraId="6053945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016F85C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1</w:t>
            </w:r>
          </w:p>
        </w:tc>
        <w:tc>
          <w:tcPr>
            <w:tcW w:w="895" w:type="dxa"/>
            <w:noWrap/>
            <w:vAlign w:val="center"/>
            <w:hideMark/>
          </w:tcPr>
          <w:p w14:paraId="2E6B326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36</w:t>
            </w:r>
          </w:p>
        </w:tc>
        <w:tc>
          <w:tcPr>
            <w:tcW w:w="297" w:type="dxa"/>
            <w:noWrap/>
            <w:vAlign w:val="center"/>
            <w:hideMark/>
          </w:tcPr>
          <w:p w14:paraId="617870F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649325E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2</w:t>
            </w:r>
          </w:p>
        </w:tc>
        <w:tc>
          <w:tcPr>
            <w:tcW w:w="895" w:type="dxa"/>
            <w:noWrap/>
            <w:vAlign w:val="center"/>
            <w:hideMark/>
          </w:tcPr>
          <w:p w14:paraId="7C2334C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76</w:t>
            </w:r>
          </w:p>
        </w:tc>
        <w:tc>
          <w:tcPr>
            <w:tcW w:w="297" w:type="dxa"/>
            <w:noWrap/>
            <w:vAlign w:val="center"/>
            <w:hideMark/>
          </w:tcPr>
          <w:p w14:paraId="6DAC0F1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7CCC58C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7</w:t>
            </w:r>
          </w:p>
        </w:tc>
        <w:tc>
          <w:tcPr>
            <w:tcW w:w="895" w:type="dxa"/>
            <w:noWrap/>
            <w:vAlign w:val="center"/>
            <w:hideMark/>
          </w:tcPr>
          <w:p w14:paraId="467769C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7</w:t>
            </w:r>
          </w:p>
        </w:tc>
        <w:tc>
          <w:tcPr>
            <w:tcW w:w="297" w:type="dxa"/>
            <w:noWrap/>
            <w:vAlign w:val="center"/>
            <w:hideMark/>
          </w:tcPr>
          <w:p w14:paraId="6E2268EF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noWrap/>
            <w:vAlign w:val="center"/>
            <w:hideMark/>
          </w:tcPr>
          <w:p w14:paraId="39209103" w14:textId="419F6A02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1</w:t>
            </w:r>
            <w:r w:rsidR="00EB6D7A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895" w:type="dxa"/>
            <w:noWrap/>
            <w:vAlign w:val="center"/>
            <w:hideMark/>
          </w:tcPr>
          <w:p w14:paraId="3167E10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9</w:t>
            </w:r>
          </w:p>
        </w:tc>
      </w:tr>
      <w:tr w:rsidR="00334284" w:rsidRPr="0043427B" w14:paraId="40C5938A" w14:textId="77777777" w:rsidTr="00334284">
        <w:trPr>
          <w:trHeight w:val="285"/>
        </w:trPr>
        <w:tc>
          <w:tcPr>
            <w:tcW w:w="1920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F3D2B0A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RCC</w:t>
            </w:r>
          </w:p>
        </w:tc>
        <w:tc>
          <w:tcPr>
            <w:tcW w:w="116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68A90A01" w14:textId="77777777" w:rsidR="0043427B" w:rsidRPr="0043427B" w:rsidRDefault="0043427B" w:rsidP="007A05B2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2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7F1AD7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4</w:t>
            </w:r>
          </w:p>
        </w:tc>
        <w:tc>
          <w:tcPr>
            <w:tcW w:w="883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D97A32A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7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D5B574D" w14:textId="46656BA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4310508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2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79AD881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5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A70831C" w14:textId="3BE0F051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962B67E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7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6AFFDA36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4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4632CAB" w14:textId="3F7021CD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BB5A16C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05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21FE651B" w14:textId="1BB29430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6</w:t>
            </w:r>
            <w:r w:rsidR="00EB6D7A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3779917A" w14:textId="4BCD8F29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DCED8E6" w14:textId="6CF27BEA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5</w:t>
            </w:r>
            <w:r w:rsidR="00F77878">
              <w:rPr>
                <w:rFonts w:ascii="Times New Roman" w:hAnsi="Times New Roman" w:cs="Times New Roman"/>
                <w:sz w:val="20"/>
              </w:rPr>
              <w:t>0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363D8C2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3</w:t>
            </w:r>
          </w:p>
        </w:tc>
        <w:tc>
          <w:tcPr>
            <w:tcW w:w="297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787F3ED9" w14:textId="27FA01FF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449B09C3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47</w:t>
            </w:r>
          </w:p>
        </w:tc>
        <w:tc>
          <w:tcPr>
            <w:tcW w:w="895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0AD24C4B" w14:textId="77777777" w:rsidR="0043427B" w:rsidRPr="0043427B" w:rsidRDefault="0043427B" w:rsidP="007A05B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</w:rPr>
            </w:pPr>
            <w:r w:rsidRPr="0043427B">
              <w:rPr>
                <w:rFonts w:ascii="Times New Roman" w:hAnsi="Times New Roman" w:cs="Times New Roman"/>
                <w:sz w:val="20"/>
              </w:rPr>
              <w:t>0.25</w:t>
            </w:r>
          </w:p>
        </w:tc>
      </w:tr>
    </w:tbl>
    <w:p w14:paraId="3434FBCC" w14:textId="5D9D53FC" w:rsidR="009B1B61" w:rsidRPr="001E17E1" w:rsidRDefault="009B1B61" w:rsidP="007A05B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rAE=immune-related adverse event. ORR=objective response rate. </w:t>
      </w:r>
      <w:r w:rsidR="00EB6D7A">
        <w:rPr>
          <w:rFonts w:ascii="Times New Roman" w:hAnsi="Times New Roman" w:cs="Times New Roman"/>
        </w:rPr>
        <w:t>dMMR/MSI-H</w:t>
      </w:r>
      <w:r>
        <w:rPr>
          <w:rFonts w:ascii="Times New Roman" w:hAnsi="Times New Roman" w:cs="Times New Roman"/>
        </w:rPr>
        <w:t>=</w:t>
      </w:r>
      <w:r w:rsidR="00EB6D7A">
        <w:rPr>
          <w:rFonts w:ascii="Times New Roman" w:hAnsi="Times New Roman" w:cs="Times New Roman"/>
        </w:rPr>
        <w:t>mismatch repair deficient/micro-satellite instability high</w:t>
      </w:r>
      <w:r>
        <w:rPr>
          <w:rFonts w:ascii="Times New Roman" w:hAnsi="Times New Roman" w:cs="Times New Roman"/>
        </w:rPr>
        <w:t>. NSCLC=non-small cell lung cancer. RCC=renal cell carcinoma.</w:t>
      </w:r>
    </w:p>
    <w:p w14:paraId="2E315443" w14:textId="77777777" w:rsidR="009B1B61" w:rsidRDefault="009B1B61" w:rsidP="007A05B2">
      <w:pPr>
        <w:widowControl/>
        <w:spacing w:line="36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607B688" w14:textId="77777777" w:rsidR="00711BC2" w:rsidRDefault="00711BC2" w:rsidP="007A05B2">
      <w:pPr>
        <w:spacing w:line="360" w:lineRule="auto"/>
        <w:rPr>
          <w:rFonts w:ascii="Times New Roman" w:hAnsi="Times New Roman" w:cs="Times New Roman"/>
          <w:b/>
        </w:rPr>
        <w:sectPr w:rsidR="00711BC2" w:rsidSect="007A190E">
          <w:pgSz w:w="16838" w:h="11906" w:orient="landscape"/>
          <w:pgMar w:top="720" w:right="720" w:bottom="720" w:left="720" w:header="851" w:footer="992" w:gutter="0"/>
          <w:cols w:space="425"/>
          <w:docGrid w:linePitch="360"/>
        </w:sectPr>
      </w:pPr>
    </w:p>
    <w:p w14:paraId="6F813316" w14:textId="58F4EE61" w:rsidR="00711BC2" w:rsidRPr="0092587F" w:rsidRDefault="00C31130" w:rsidP="007A05B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711BC2">
        <w:rPr>
          <w:rFonts w:ascii="Times New Roman" w:hAnsi="Times New Roman" w:cs="Times New Roman"/>
          <w:b/>
        </w:rPr>
        <w:t xml:space="preserve">Figure 1. </w:t>
      </w:r>
      <w:r w:rsidR="001424F1">
        <w:rPr>
          <w:rFonts w:ascii="Times New Roman" w:hAnsi="Times New Roman" w:cs="Times New Roman"/>
          <w:b/>
        </w:rPr>
        <w:t>C</w:t>
      </w:r>
      <w:r w:rsidR="00711BC2" w:rsidRPr="00711BC2">
        <w:rPr>
          <w:rFonts w:ascii="Times New Roman" w:hAnsi="Times New Roman" w:cs="Times New Roman"/>
          <w:b/>
        </w:rPr>
        <w:t>orrelation between irAEs and ORR of chemotherapy</w:t>
      </w:r>
      <w:r w:rsidR="00711BC2">
        <w:rPr>
          <w:rFonts w:ascii="Times New Roman" w:hAnsi="Times New Roman" w:cs="Times New Roman"/>
          <w:b/>
        </w:rPr>
        <w:t>-contained regimen.</w:t>
      </w:r>
      <w:r w:rsidR="0092587F">
        <w:rPr>
          <w:rFonts w:ascii="Times New Roman" w:hAnsi="Times New Roman" w:cs="Times New Roman"/>
          <w:b/>
        </w:rPr>
        <w:t xml:space="preserve"> </w:t>
      </w:r>
      <w:r w:rsidR="0092587F" w:rsidRPr="0092587F">
        <w:rPr>
          <w:rFonts w:ascii="Times New Roman" w:hAnsi="Times New Roman" w:cs="Times New Roman"/>
        </w:rPr>
        <w:t>The correlation between ORR of chemotherapy-contained regimen and irAEs categorized by system organ class (A-F).</w:t>
      </w:r>
      <w:r w:rsidR="00006CEA">
        <w:rPr>
          <w:rFonts w:ascii="Times New Roman" w:hAnsi="Times New Roman" w:cs="Times New Roman"/>
        </w:rPr>
        <w:t xml:space="preserve"> </w:t>
      </w:r>
      <w:r w:rsidR="007B209B">
        <w:rPr>
          <w:rFonts w:ascii="Times New Roman" w:hAnsi="Times New Roman" w:cs="Times New Roman"/>
        </w:rPr>
        <w:t>HNSCC=</w:t>
      </w:r>
      <w:r w:rsidR="007B209B" w:rsidRPr="007B209B">
        <w:rPr>
          <w:rFonts w:ascii="Times New Roman" w:hAnsi="Times New Roman" w:cs="Times New Roman"/>
        </w:rPr>
        <w:t>head and neck squamous cell carcinoma.</w:t>
      </w:r>
    </w:p>
    <w:p w14:paraId="4DA11E42" w14:textId="31911CB7" w:rsidR="001424F1" w:rsidRDefault="00DE17CF" w:rsidP="007A05B2">
      <w:pPr>
        <w:widowControl/>
        <w:spacing w:line="360" w:lineRule="auto"/>
        <w:jc w:val="left"/>
        <w:rPr>
          <w:rFonts w:ascii="Times New Roman" w:hAnsi="Times New Roman" w:cs="Times New Roman"/>
          <w:b/>
        </w:rPr>
      </w:pPr>
      <w:r>
        <w:rPr>
          <w:noProof/>
        </w:rPr>
        <w:drawing>
          <wp:inline distT="0" distB="0" distL="0" distR="0" wp14:anchorId="45DEC3D6" wp14:editId="388F7EB2">
            <wp:extent cx="6645910" cy="8664575"/>
            <wp:effectExtent l="0" t="0" r="254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866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C77E68" w14:textId="41E20FA3" w:rsidR="00AE44DC" w:rsidRPr="00711BC2" w:rsidRDefault="00C31130" w:rsidP="007A190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l </w:t>
      </w:r>
      <w:r w:rsidR="001E17E1" w:rsidRPr="00711BC2">
        <w:rPr>
          <w:rFonts w:ascii="Times New Roman" w:hAnsi="Times New Roman" w:cs="Times New Roman"/>
          <w:b/>
        </w:rPr>
        <w:t>Reference</w:t>
      </w:r>
      <w:r w:rsidR="000F4B58">
        <w:rPr>
          <w:rFonts w:ascii="Times New Roman" w:hAnsi="Times New Roman" w:cs="Times New Roman"/>
          <w:b/>
        </w:rPr>
        <w:t>s</w:t>
      </w:r>
      <w:r w:rsidR="001E17E1" w:rsidRPr="00711BC2">
        <w:rPr>
          <w:rFonts w:ascii="Times New Roman" w:hAnsi="Times New Roman" w:cs="Times New Roman"/>
          <w:b/>
        </w:rPr>
        <w:t>:</w:t>
      </w:r>
    </w:p>
    <w:bookmarkStart w:id="0" w:name="_GoBack"/>
    <w:p w14:paraId="6FDD30B5" w14:textId="77777777" w:rsidR="00B436D5" w:rsidRPr="00C31130" w:rsidRDefault="00AE44DC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fldChar w:fldCharType="begin"/>
      </w:r>
      <w:r w:rsidRPr="00C31130">
        <w:rPr>
          <w:rFonts w:ascii="Times New Roman" w:hAnsi="Times New Roman" w:cs="Times New Roman"/>
        </w:rPr>
        <w:instrText xml:space="preserve"> ADDIN EN.REFLIST </w:instrText>
      </w:r>
      <w:r w:rsidRPr="00C31130">
        <w:rPr>
          <w:rFonts w:ascii="Times New Roman" w:hAnsi="Times New Roman" w:cs="Times New Roman"/>
        </w:rPr>
        <w:fldChar w:fldCharType="separate"/>
      </w:r>
      <w:r w:rsidR="00B436D5" w:rsidRPr="00C31130">
        <w:rPr>
          <w:rFonts w:ascii="Times New Roman" w:hAnsi="Times New Roman" w:cs="Times New Roman"/>
        </w:rPr>
        <w:t>1.</w:t>
      </w:r>
      <w:r w:rsidR="00B436D5" w:rsidRPr="00C31130">
        <w:rPr>
          <w:rFonts w:ascii="Times New Roman" w:hAnsi="Times New Roman" w:cs="Times New Roman"/>
        </w:rPr>
        <w:tab/>
        <w:t xml:space="preserve">Topalian SL, Sznol M, McDermott DF, et al. Survival, durable tumor remission, and long-term safety in patients with advanced melanoma receiving nivolumab. </w:t>
      </w:r>
      <w:r w:rsidR="00B436D5" w:rsidRPr="00C31130">
        <w:rPr>
          <w:rFonts w:ascii="Times New Roman" w:hAnsi="Times New Roman" w:cs="Times New Roman"/>
          <w:i/>
        </w:rPr>
        <w:t xml:space="preserve">J Clin Oncol. </w:t>
      </w:r>
      <w:r w:rsidR="00B436D5" w:rsidRPr="00C31130">
        <w:rPr>
          <w:rFonts w:ascii="Times New Roman" w:hAnsi="Times New Roman" w:cs="Times New Roman"/>
        </w:rPr>
        <w:t>2014;32(10):1020-1030.</w:t>
      </w:r>
    </w:p>
    <w:p w14:paraId="7BE072B4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.</w:t>
      </w:r>
      <w:r w:rsidRPr="00C31130">
        <w:rPr>
          <w:rFonts w:ascii="Times New Roman" w:hAnsi="Times New Roman" w:cs="Times New Roman"/>
        </w:rPr>
        <w:tab/>
        <w:t xml:space="preserve">Borghaei H, Paz-Ares L, Horn L, et al. Nivolumab versus Docetaxel in Advanced Nonsquamous Non-Small-Cell Lung Cancer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3(17):1627-1639.</w:t>
      </w:r>
    </w:p>
    <w:p w14:paraId="28AEFECF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.</w:t>
      </w:r>
      <w:r w:rsidRPr="00C31130">
        <w:rPr>
          <w:rFonts w:ascii="Times New Roman" w:hAnsi="Times New Roman" w:cs="Times New Roman"/>
        </w:rPr>
        <w:tab/>
        <w:t xml:space="preserve">Brahmer J, Reckamp KL, Baas P, et al. Nivolumab versus Docetaxel in Advanced Squamous-Cell Non-Small-Cell Lung Cancer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3(2):123-135.</w:t>
      </w:r>
    </w:p>
    <w:p w14:paraId="1FA53D98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.</w:t>
      </w:r>
      <w:r w:rsidRPr="00C31130">
        <w:rPr>
          <w:rFonts w:ascii="Times New Roman" w:hAnsi="Times New Roman" w:cs="Times New Roman"/>
        </w:rPr>
        <w:tab/>
        <w:t xml:space="preserve">McDermott DF, Drake CG, Sznol M, et al. Survival, Durable Response, and Long-Term Safety in Patients With Previously Treated Advanced Renal Cell Carcinoma Receiving Nivolumab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5;33(18):2013-2020.</w:t>
      </w:r>
    </w:p>
    <w:p w14:paraId="261A0F01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5.</w:t>
      </w:r>
      <w:r w:rsidRPr="00C31130">
        <w:rPr>
          <w:rFonts w:ascii="Times New Roman" w:hAnsi="Times New Roman" w:cs="Times New Roman"/>
        </w:rPr>
        <w:tab/>
        <w:t xml:space="preserve">Hamanishi J, Mandai M, Ikeda T, et al. Safety and Antitumor Activity of Anti-PD-1 Antibody, Nivolumab, in Patients With Platinum-Resistant Ovarian Cancer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5;33(34):4015-4022.</w:t>
      </w:r>
    </w:p>
    <w:p w14:paraId="69CFC673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6.</w:t>
      </w:r>
      <w:r w:rsidRPr="00C31130">
        <w:rPr>
          <w:rFonts w:ascii="Times New Roman" w:hAnsi="Times New Roman" w:cs="Times New Roman"/>
        </w:rPr>
        <w:tab/>
        <w:t xml:space="preserve">Larkin J, Chiarion-Sileni V, Gonzalez R, et al. Combined Nivolumab and Ipilimumab or Monotherapy in Untreated Melanoma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3(1):23-34.</w:t>
      </w:r>
    </w:p>
    <w:p w14:paraId="229CD24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7.</w:t>
      </w:r>
      <w:r w:rsidRPr="00C31130">
        <w:rPr>
          <w:rFonts w:ascii="Times New Roman" w:hAnsi="Times New Roman" w:cs="Times New Roman"/>
        </w:rPr>
        <w:tab/>
        <w:t xml:space="preserve">Postow MA, Chesney J, Pavlick AC, et al. Nivolumab and ipilimumab versus ipilimumab in untreated melanoma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2(21):2006-2017.</w:t>
      </w:r>
    </w:p>
    <w:p w14:paraId="7C21DDF9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8.</w:t>
      </w:r>
      <w:r w:rsidRPr="00C31130">
        <w:rPr>
          <w:rFonts w:ascii="Times New Roman" w:hAnsi="Times New Roman" w:cs="Times New Roman"/>
        </w:rPr>
        <w:tab/>
        <w:t xml:space="preserve">Rizvi NA, Mazieres J, Planchard D, et al. Activity and safety of nivolumab, an anti-PD-1 immune checkpoint inhibitor, for patients with advanced, refractory squamous non-small-cell lung cancer (CheckMate 063): a phase 2, single-arm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5;16(3):257-265.</w:t>
      </w:r>
    </w:p>
    <w:p w14:paraId="6511A744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9.</w:t>
      </w:r>
      <w:r w:rsidRPr="00C31130">
        <w:rPr>
          <w:rFonts w:ascii="Times New Roman" w:hAnsi="Times New Roman" w:cs="Times New Roman"/>
        </w:rPr>
        <w:tab/>
        <w:t xml:space="preserve">Motzer RJ, Escudier B, McDermott DF, et al. Nivolumab versus Everolimus in Advanced Renal-Cell Carcinoma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3(19):1803-1813.</w:t>
      </w:r>
    </w:p>
    <w:p w14:paraId="1E4CCF8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0.</w:t>
      </w:r>
      <w:r w:rsidRPr="00C31130">
        <w:rPr>
          <w:rFonts w:ascii="Times New Roman" w:hAnsi="Times New Roman" w:cs="Times New Roman"/>
        </w:rPr>
        <w:tab/>
        <w:t xml:space="preserve">Motzer RJ, Rini BI, McDermott DF, et al. Nivolumab for Metastatic Renal Cell Carcinoma: Results of a Randomized Phase II Trial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5;33(13):1430-1437.</w:t>
      </w:r>
    </w:p>
    <w:p w14:paraId="22821EA8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1.</w:t>
      </w:r>
      <w:r w:rsidRPr="00C31130">
        <w:rPr>
          <w:rFonts w:ascii="Times New Roman" w:hAnsi="Times New Roman" w:cs="Times New Roman"/>
        </w:rPr>
        <w:tab/>
        <w:t xml:space="preserve">Robert C, Long GV, Brady B, et al. Nivolumab in previously untreated melanoma without BRAF mutation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5;372(4):320-330.</w:t>
      </w:r>
    </w:p>
    <w:p w14:paraId="31E1095C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2.</w:t>
      </w:r>
      <w:r w:rsidRPr="00C31130">
        <w:rPr>
          <w:rFonts w:ascii="Times New Roman" w:hAnsi="Times New Roman" w:cs="Times New Roman"/>
        </w:rPr>
        <w:tab/>
        <w:t xml:space="preserve">Gettinger SN, Horn L, Gandhi L, et al. Overall Survival and Long-Term Safety of Nivolumab (Anti-Programmed Death 1 Antibody, BMS-936558, ONO-4538) in Patients With Previously Treated Advanced Non-Small-Cell Lung Cancer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5;33(18):2004-2012.</w:t>
      </w:r>
    </w:p>
    <w:p w14:paraId="2819A2E4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3.</w:t>
      </w:r>
      <w:r w:rsidRPr="00C31130">
        <w:rPr>
          <w:rFonts w:ascii="Times New Roman" w:hAnsi="Times New Roman" w:cs="Times New Roman"/>
        </w:rPr>
        <w:tab/>
        <w:t xml:space="preserve">Weber JS, D'Angelo SP, Minor D, et al. Nivolumab versus chemotherapy in patients with advanced melanoma who progressed after anti-CTLA-4 treatment (CheckMate 037): a randomised, controlled, open-label, phase 3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5;16(4):375-384.</w:t>
      </w:r>
    </w:p>
    <w:p w14:paraId="35B92757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4.</w:t>
      </w:r>
      <w:r w:rsidRPr="00C31130">
        <w:rPr>
          <w:rFonts w:ascii="Times New Roman" w:hAnsi="Times New Roman" w:cs="Times New Roman"/>
        </w:rPr>
        <w:tab/>
        <w:t xml:space="preserve">Weber JS, Gibney G, Sullivan RJ, et al. Sequential administration of nivolumab and ipilimumab with a planned switch in patients with advanced melanoma (CheckMate 064): an open-label, randomised, phase 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6;17(7):943-955.</w:t>
      </w:r>
    </w:p>
    <w:p w14:paraId="43D2144A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5.</w:t>
      </w:r>
      <w:r w:rsidRPr="00C31130">
        <w:rPr>
          <w:rFonts w:ascii="Times New Roman" w:hAnsi="Times New Roman" w:cs="Times New Roman"/>
        </w:rPr>
        <w:tab/>
        <w:t xml:space="preserve">Weber J, Gibney G, Kudchadkar R, et al. Phase I/II Study of Metastatic Melanoma Patients Treated with Nivolumab Who Had Progressed after Ipilimumab. </w:t>
      </w:r>
      <w:r w:rsidRPr="00C31130">
        <w:rPr>
          <w:rFonts w:ascii="Times New Roman" w:hAnsi="Times New Roman" w:cs="Times New Roman"/>
          <w:i/>
        </w:rPr>
        <w:t xml:space="preserve">Cancer Immunol Res. </w:t>
      </w:r>
      <w:r w:rsidRPr="00C31130">
        <w:rPr>
          <w:rFonts w:ascii="Times New Roman" w:hAnsi="Times New Roman" w:cs="Times New Roman"/>
        </w:rPr>
        <w:t>2016;4(4):345-353.</w:t>
      </w:r>
    </w:p>
    <w:p w14:paraId="38CEA7D8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6.</w:t>
      </w:r>
      <w:r w:rsidRPr="00C31130">
        <w:rPr>
          <w:rFonts w:ascii="Times New Roman" w:hAnsi="Times New Roman" w:cs="Times New Roman"/>
        </w:rPr>
        <w:tab/>
        <w:t xml:space="preserve">Nishio M, Hida T, Atagi S, et al. Multicentre phase II study of nivolumab in Japanese patients with advanced or recurrent non-squamous non-small cell lung cancer. </w:t>
      </w:r>
      <w:r w:rsidRPr="00C31130">
        <w:rPr>
          <w:rFonts w:ascii="Times New Roman" w:hAnsi="Times New Roman" w:cs="Times New Roman"/>
          <w:i/>
        </w:rPr>
        <w:t xml:space="preserve">ESMO Open. </w:t>
      </w:r>
      <w:r w:rsidRPr="00C31130">
        <w:rPr>
          <w:rFonts w:ascii="Times New Roman" w:hAnsi="Times New Roman" w:cs="Times New Roman"/>
        </w:rPr>
        <w:t>2016;1(4):e000108.</w:t>
      </w:r>
    </w:p>
    <w:p w14:paraId="13920665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7.</w:t>
      </w:r>
      <w:r w:rsidRPr="00C31130">
        <w:rPr>
          <w:rFonts w:ascii="Times New Roman" w:hAnsi="Times New Roman" w:cs="Times New Roman"/>
        </w:rPr>
        <w:tab/>
        <w:t xml:space="preserve">Sharma P, Callahan MK, Bono P, et al. Nivolumab monotherapy in recurrent metastatic urothelial carcinoma (CheckMate 032): a multicentre, open-label, two-stage, multi-arm, phase 1/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6;17(11):1590-1598.</w:t>
      </w:r>
    </w:p>
    <w:p w14:paraId="3EEE55ED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8.</w:t>
      </w:r>
      <w:r w:rsidRPr="00C31130">
        <w:rPr>
          <w:rFonts w:ascii="Times New Roman" w:hAnsi="Times New Roman" w:cs="Times New Roman"/>
        </w:rPr>
        <w:tab/>
        <w:t xml:space="preserve">Gettinger S, Rizvi NA, Chow LQ, et al. Nivolumab Monotherapy for First-Line Treatment of Advanced Non-Small-Cell Lung Cancer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6;34(25):2980-2987.</w:t>
      </w:r>
    </w:p>
    <w:p w14:paraId="74CA100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19.</w:t>
      </w:r>
      <w:r w:rsidRPr="00C31130">
        <w:rPr>
          <w:rFonts w:ascii="Times New Roman" w:hAnsi="Times New Roman" w:cs="Times New Roman"/>
        </w:rPr>
        <w:tab/>
        <w:t xml:space="preserve">Antonia SJ, Lopez-Martin JA, Bendell J, et al. Nivolumab alone and nivolumab plus ipilimumab in recurrent small-cell lung cancer (CheckMate 032): a multicentre, open-label, phase 1/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6;17(7):883-895.</w:t>
      </w:r>
    </w:p>
    <w:p w14:paraId="50CB59DB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0.</w:t>
      </w:r>
      <w:r w:rsidRPr="00C31130">
        <w:rPr>
          <w:rFonts w:ascii="Times New Roman" w:hAnsi="Times New Roman" w:cs="Times New Roman"/>
        </w:rPr>
        <w:tab/>
        <w:t xml:space="preserve">El-Khoueiry AB, Sangro B, Yau T, et al. Nivolumab in patients with advanced hepatocellular carcinoma (CheckMate 040): an open-label, non-comparative, phase 1/2 dose escalation and expansion trial. </w:t>
      </w:r>
      <w:r w:rsidRPr="00C31130">
        <w:rPr>
          <w:rFonts w:ascii="Times New Roman" w:hAnsi="Times New Roman" w:cs="Times New Roman"/>
          <w:i/>
        </w:rPr>
        <w:t xml:space="preserve">Lancet. </w:t>
      </w:r>
      <w:r w:rsidRPr="00C31130">
        <w:rPr>
          <w:rFonts w:ascii="Times New Roman" w:hAnsi="Times New Roman" w:cs="Times New Roman"/>
        </w:rPr>
        <w:t>2017;389(10088):2492-2502.</w:t>
      </w:r>
    </w:p>
    <w:p w14:paraId="54D49F55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1.</w:t>
      </w:r>
      <w:r w:rsidRPr="00C31130">
        <w:rPr>
          <w:rFonts w:ascii="Times New Roman" w:hAnsi="Times New Roman" w:cs="Times New Roman"/>
        </w:rPr>
        <w:tab/>
        <w:t xml:space="preserve">Carbone DP, Reck M, Paz-Ares L, et al. First-Line Nivolumab in Stage IV or Recurrent Non-Small-Cell Lung Cancer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7;376(25):2415-2426.</w:t>
      </w:r>
    </w:p>
    <w:p w14:paraId="76CF0535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2.</w:t>
      </w:r>
      <w:r w:rsidRPr="00C31130">
        <w:rPr>
          <w:rFonts w:ascii="Times New Roman" w:hAnsi="Times New Roman" w:cs="Times New Roman"/>
        </w:rPr>
        <w:tab/>
        <w:t xml:space="preserve">Hammers HJ, Plimack ER, Infante JR, et al. Safety and Efficacy of Nivolumab in Combination With Ipilimumab in Metastatic Renal Cell Carcinoma: The CheckMate 016 Study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7;35(34):3851-3858.</w:t>
      </w:r>
    </w:p>
    <w:p w14:paraId="6873CBF9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3.</w:t>
      </w:r>
      <w:r w:rsidRPr="00C31130">
        <w:rPr>
          <w:rFonts w:ascii="Times New Roman" w:hAnsi="Times New Roman" w:cs="Times New Roman"/>
        </w:rPr>
        <w:tab/>
        <w:t xml:space="preserve">Hellmann MD, Rizvi NA, Goldman JW, et al. Nivolumab plus ipilimumab as first-line treatment for advanced non-small-cell lung cancer (CheckMate 012): results of an open-label, phase 1, multicohort study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7;18(1):31-41.</w:t>
      </w:r>
    </w:p>
    <w:p w14:paraId="0FCFB4EE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4.</w:t>
      </w:r>
      <w:r w:rsidRPr="00C31130">
        <w:rPr>
          <w:rFonts w:ascii="Times New Roman" w:hAnsi="Times New Roman" w:cs="Times New Roman"/>
        </w:rPr>
        <w:tab/>
        <w:t xml:space="preserve">Overman MJ, McDermott R, Leach JL, et al. Nivolumab in patients with metastatic DNA mismatch repair-deficient or microsatellite instability-high colorectal cancer (CheckMate 142): an open-label, multicentre, phase 2 study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7;18(9):1182-1191.</w:t>
      </w:r>
    </w:p>
    <w:p w14:paraId="297B7A25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5.</w:t>
      </w:r>
      <w:r w:rsidRPr="00C31130">
        <w:rPr>
          <w:rFonts w:ascii="Times New Roman" w:hAnsi="Times New Roman" w:cs="Times New Roman"/>
        </w:rPr>
        <w:tab/>
        <w:t xml:space="preserve">Yamazaki N, Kiyohara Y, Uhara H, et al. Efficacy and safety of nivolumab in Japanese patients with previously untreated advanced melanoma: A phase II study. </w:t>
      </w:r>
      <w:r w:rsidRPr="00C31130">
        <w:rPr>
          <w:rFonts w:ascii="Times New Roman" w:hAnsi="Times New Roman" w:cs="Times New Roman"/>
          <w:i/>
        </w:rPr>
        <w:t xml:space="preserve">Cancer Sci. </w:t>
      </w:r>
      <w:r w:rsidRPr="00C31130">
        <w:rPr>
          <w:rFonts w:ascii="Times New Roman" w:hAnsi="Times New Roman" w:cs="Times New Roman"/>
        </w:rPr>
        <w:t>2017;108(6):1223-1230.</w:t>
      </w:r>
    </w:p>
    <w:p w14:paraId="75EE0E7D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6.</w:t>
      </w:r>
      <w:r w:rsidRPr="00C31130">
        <w:rPr>
          <w:rFonts w:ascii="Times New Roman" w:hAnsi="Times New Roman" w:cs="Times New Roman"/>
        </w:rPr>
        <w:tab/>
        <w:t xml:space="preserve">Sharma P, Retz M, Siefker-Radtke A, et al. Nivolumab in metastatic urothelial carcinoma after platinum therapy (CheckMate 275): a multicentre, single-arm, phase 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7;18(3):312-322.</w:t>
      </w:r>
    </w:p>
    <w:p w14:paraId="184AE0B4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7.</w:t>
      </w:r>
      <w:r w:rsidRPr="00C31130">
        <w:rPr>
          <w:rFonts w:ascii="Times New Roman" w:hAnsi="Times New Roman" w:cs="Times New Roman"/>
        </w:rPr>
        <w:tab/>
        <w:t xml:space="preserve">Kudo T, Hamamoto Y, Kato K, et al. Nivolumab treatment for oesophageal squamous-cell carcinoma: an open-label, multicentre, phase 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7;18(5):631-639.</w:t>
      </w:r>
    </w:p>
    <w:p w14:paraId="5A5FC33F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8.</w:t>
      </w:r>
      <w:r w:rsidRPr="00C31130">
        <w:rPr>
          <w:rFonts w:ascii="Times New Roman" w:hAnsi="Times New Roman" w:cs="Times New Roman"/>
        </w:rPr>
        <w:tab/>
        <w:t xml:space="preserve">Hida T, Nishio M, Nogami N, et al. Efficacy and safety of nivolumab in Japanese patients with advanced or recurrent squamous non-small cell lung cancer. </w:t>
      </w:r>
      <w:r w:rsidRPr="00C31130">
        <w:rPr>
          <w:rFonts w:ascii="Times New Roman" w:hAnsi="Times New Roman" w:cs="Times New Roman"/>
          <w:i/>
        </w:rPr>
        <w:t xml:space="preserve">Cancer Sci. </w:t>
      </w:r>
      <w:r w:rsidRPr="00C31130">
        <w:rPr>
          <w:rFonts w:ascii="Times New Roman" w:hAnsi="Times New Roman" w:cs="Times New Roman"/>
        </w:rPr>
        <w:t>2017;108(5):1000-1006.</w:t>
      </w:r>
    </w:p>
    <w:p w14:paraId="65BDF5BE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29.</w:t>
      </w:r>
      <w:r w:rsidRPr="00C31130">
        <w:rPr>
          <w:rFonts w:ascii="Times New Roman" w:hAnsi="Times New Roman" w:cs="Times New Roman"/>
        </w:rPr>
        <w:tab/>
        <w:t xml:space="preserve">Morris VK, Salem ME, Nimeiri H, et al. Nivolumab for previously treated unresectable metastatic anal cancer (NCI9673): a multicentre, single-arm, phase 2 study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7;18(4):446-453.</w:t>
      </w:r>
    </w:p>
    <w:p w14:paraId="5DEA9DA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0.</w:t>
      </w:r>
      <w:r w:rsidRPr="00C31130">
        <w:rPr>
          <w:rFonts w:ascii="Times New Roman" w:hAnsi="Times New Roman" w:cs="Times New Roman"/>
        </w:rPr>
        <w:tab/>
        <w:t xml:space="preserve">Kang YK, Boku N, Satoh T, et al. Nivolumab in patients with advanced gastric or gastro-oesophageal junction cancer refractory to, or intolerant of, at least two previous chemotherapy regimens (ONO-4538-12, ATTRACTION-2): a randomised, double-blind, placebo-controlled, phase 3 trial. </w:t>
      </w:r>
      <w:r w:rsidRPr="00C31130">
        <w:rPr>
          <w:rFonts w:ascii="Times New Roman" w:hAnsi="Times New Roman" w:cs="Times New Roman"/>
          <w:i/>
        </w:rPr>
        <w:t xml:space="preserve">Lancet. </w:t>
      </w:r>
      <w:r w:rsidRPr="00C31130">
        <w:rPr>
          <w:rFonts w:ascii="Times New Roman" w:hAnsi="Times New Roman" w:cs="Times New Roman"/>
        </w:rPr>
        <w:t>2017;390(10111):2461-2471.</w:t>
      </w:r>
    </w:p>
    <w:p w14:paraId="07082A21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1.</w:t>
      </w:r>
      <w:r w:rsidRPr="00C31130">
        <w:rPr>
          <w:rFonts w:ascii="Times New Roman" w:hAnsi="Times New Roman" w:cs="Times New Roman"/>
        </w:rPr>
        <w:tab/>
        <w:t xml:space="preserve">Omuro A, Vlahovic G, Lim M, et al. Nivolumab with or without ipilimumab in patients with recurrent glioblastoma: results from exploratory phase I cohorts of CheckMate 143. </w:t>
      </w:r>
      <w:r w:rsidRPr="00C31130">
        <w:rPr>
          <w:rFonts w:ascii="Times New Roman" w:hAnsi="Times New Roman" w:cs="Times New Roman"/>
          <w:i/>
        </w:rPr>
        <w:t xml:space="preserve">Neuro Oncol. </w:t>
      </w:r>
      <w:r w:rsidRPr="00C31130">
        <w:rPr>
          <w:rFonts w:ascii="Times New Roman" w:hAnsi="Times New Roman" w:cs="Times New Roman"/>
        </w:rPr>
        <w:t>2018;20(5):674-686.</w:t>
      </w:r>
    </w:p>
    <w:p w14:paraId="59A483C5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2.</w:t>
      </w:r>
      <w:r w:rsidRPr="00C31130">
        <w:rPr>
          <w:rFonts w:ascii="Times New Roman" w:hAnsi="Times New Roman" w:cs="Times New Roman"/>
        </w:rPr>
        <w:tab/>
        <w:t xml:space="preserve">Ma BBY, Lim WT, Goh BC, et al. Antitumor Activity of Nivolumab in Recurrent and Metastatic Nasopharyngeal Carcinoma: An International, Multicenter Study of the Mayo Clinic Phase 2 Consortium (NCI-9742)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8;36(14):1412-1418.</w:t>
      </w:r>
    </w:p>
    <w:p w14:paraId="4B2F86B7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3.</w:t>
      </w:r>
      <w:r w:rsidRPr="00C31130">
        <w:rPr>
          <w:rFonts w:ascii="Times New Roman" w:hAnsi="Times New Roman" w:cs="Times New Roman"/>
        </w:rPr>
        <w:tab/>
        <w:t xml:space="preserve">Long GV, Atkinson V, Lo S, et al. Combination nivolumab and ipilimumab or nivolumab alone in melanoma brain metastases: a multicentre randomised phase 2 study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8;19(5):672-681.</w:t>
      </w:r>
    </w:p>
    <w:p w14:paraId="34DA393C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4.</w:t>
      </w:r>
      <w:r w:rsidRPr="00C31130">
        <w:rPr>
          <w:rFonts w:ascii="Times New Roman" w:hAnsi="Times New Roman" w:cs="Times New Roman"/>
        </w:rPr>
        <w:tab/>
        <w:t xml:space="preserve">Tawbi HA, Forsyth PA, Algazi A, et al. Combined Nivolumab and Ipilimumab in Melanoma Metastatic to the Brain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8;379(8):722-730.</w:t>
      </w:r>
    </w:p>
    <w:p w14:paraId="4EE6635D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5.</w:t>
      </w:r>
      <w:r w:rsidRPr="00C31130">
        <w:rPr>
          <w:rFonts w:ascii="Times New Roman" w:hAnsi="Times New Roman" w:cs="Times New Roman"/>
        </w:rPr>
        <w:tab/>
        <w:t xml:space="preserve">Wolchok JD, Kluger H, Callahan MK, et al. Nivolumab plus ipilimumab in advanced melanoma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3;369(2):122-133.</w:t>
      </w:r>
    </w:p>
    <w:p w14:paraId="68076259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6.</w:t>
      </w:r>
      <w:r w:rsidRPr="00C31130">
        <w:rPr>
          <w:rFonts w:ascii="Times New Roman" w:hAnsi="Times New Roman" w:cs="Times New Roman"/>
        </w:rPr>
        <w:tab/>
        <w:t xml:space="preserve">Lee JS, Lee KH, Cho EK, et al. Nivolumab in advanced non-small-cell lung cancer patients who failed prior platinum-based chemotherapy. </w:t>
      </w:r>
      <w:r w:rsidRPr="00C31130">
        <w:rPr>
          <w:rFonts w:ascii="Times New Roman" w:hAnsi="Times New Roman" w:cs="Times New Roman"/>
          <w:i/>
        </w:rPr>
        <w:t xml:space="preserve">Lung Cancer. </w:t>
      </w:r>
      <w:r w:rsidRPr="00C31130">
        <w:rPr>
          <w:rFonts w:ascii="Times New Roman" w:hAnsi="Times New Roman" w:cs="Times New Roman"/>
        </w:rPr>
        <w:t>2018;122:234-242.</w:t>
      </w:r>
    </w:p>
    <w:p w14:paraId="283DE72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7.</w:t>
      </w:r>
      <w:r w:rsidRPr="00C31130">
        <w:rPr>
          <w:rFonts w:ascii="Times New Roman" w:hAnsi="Times New Roman" w:cs="Times New Roman"/>
        </w:rPr>
        <w:tab/>
        <w:t xml:space="preserve">Quispel-Janssen J, van der Noort V, de Vries JF, et al. Programmed Death 1 Blockade With Nivolumab in Patients With Recurrent Malignant Pleural Mesothelioma. </w:t>
      </w:r>
      <w:r w:rsidRPr="00C31130">
        <w:rPr>
          <w:rFonts w:ascii="Times New Roman" w:hAnsi="Times New Roman" w:cs="Times New Roman"/>
          <w:i/>
        </w:rPr>
        <w:t xml:space="preserve">J Thorac Oncol. </w:t>
      </w:r>
      <w:r w:rsidRPr="00C31130">
        <w:rPr>
          <w:rFonts w:ascii="Times New Roman" w:hAnsi="Times New Roman" w:cs="Times New Roman"/>
        </w:rPr>
        <w:t>2018;13(10):1569-1576.</w:t>
      </w:r>
    </w:p>
    <w:p w14:paraId="319E7443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8.</w:t>
      </w:r>
      <w:r w:rsidRPr="00C31130">
        <w:rPr>
          <w:rFonts w:ascii="Times New Roman" w:hAnsi="Times New Roman" w:cs="Times New Roman"/>
        </w:rPr>
        <w:tab/>
        <w:t xml:space="preserve">Caushi JX, Chan HY, Sidhom JW, et al. Nivolumab plus Ipilimumab in Lung Cancer with a High Tumor Mutational Burden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8;378(22):2093-2104.</w:t>
      </w:r>
    </w:p>
    <w:p w14:paraId="3E032817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39.</w:t>
      </w:r>
      <w:r w:rsidRPr="00C31130">
        <w:rPr>
          <w:rFonts w:ascii="Times New Roman" w:hAnsi="Times New Roman" w:cs="Times New Roman"/>
        </w:rPr>
        <w:tab/>
        <w:t xml:space="preserve">Overman MJ, Lonardi S, Wong KYM, et al. Durable Clinical Benefit With Nivolumab Plus Ipilimumab in DNA Mismatch Repair-Deficient/Microsatellite Instability-High Metastatic Colorectal Cancer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8;36(8):773-779.</w:t>
      </w:r>
    </w:p>
    <w:p w14:paraId="18E26AA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0.</w:t>
      </w:r>
      <w:r w:rsidRPr="00C31130">
        <w:rPr>
          <w:rFonts w:ascii="Times New Roman" w:hAnsi="Times New Roman" w:cs="Times New Roman"/>
        </w:rPr>
        <w:tab/>
        <w:t xml:space="preserve">Motzer RJ, Tannir NM, McDermott DF, et al. Nivolumab plus Ipilimumab versus Sunitinib in Advanced Renal-Cell Carcinoma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8;378(14):1277-1290.</w:t>
      </w:r>
    </w:p>
    <w:p w14:paraId="6CB79440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1.</w:t>
      </w:r>
      <w:r w:rsidRPr="00C31130">
        <w:rPr>
          <w:rFonts w:ascii="Times New Roman" w:hAnsi="Times New Roman" w:cs="Times New Roman"/>
        </w:rPr>
        <w:tab/>
        <w:t xml:space="preserve">D'Angelo SP, Mahoney MR, Van Tine BA, et al. Nivolumab with or without ipilimumab treatment for metastatic sarcoma (Alliance A091401): two open-label, non-comparative, randomised, phase 2 trials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8;19(3):416-426.</w:t>
      </w:r>
    </w:p>
    <w:p w14:paraId="4CFB3507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2.</w:t>
      </w:r>
      <w:r w:rsidRPr="00C31130">
        <w:rPr>
          <w:rFonts w:ascii="Times New Roman" w:hAnsi="Times New Roman" w:cs="Times New Roman"/>
        </w:rPr>
        <w:tab/>
        <w:t xml:space="preserve">Janjigian YY, Bendell J, Calvo E, et al. CheckMate-032 Study: Efficacy and Safety of Nivolumab and Nivolumab Plus Ipilimumab in Patients With Metastatic Esophagogastric Cancer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8;36(28):2836-2844.</w:t>
      </w:r>
    </w:p>
    <w:p w14:paraId="70A1382B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3.</w:t>
      </w:r>
      <w:r w:rsidRPr="00C31130">
        <w:rPr>
          <w:rFonts w:ascii="Times New Roman" w:hAnsi="Times New Roman" w:cs="Times New Roman"/>
        </w:rPr>
        <w:tab/>
        <w:t xml:space="preserve">Wu YL, Lu S, Cheng Y, et al. Nivolumab Versus Docetaxel in a Predominantly Chinese Patient Population With Previously Treated Advanced NSCLC: CheckMate 078 Randomized Phase III Clinical Trial. </w:t>
      </w:r>
      <w:r w:rsidRPr="00C31130">
        <w:rPr>
          <w:rFonts w:ascii="Times New Roman" w:hAnsi="Times New Roman" w:cs="Times New Roman"/>
          <w:i/>
        </w:rPr>
        <w:t xml:space="preserve">J Thorac Oncol. </w:t>
      </w:r>
      <w:r w:rsidRPr="00C31130">
        <w:rPr>
          <w:rFonts w:ascii="Times New Roman" w:hAnsi="Times New Roman" w:cs="Times New Roman"/>
        </w:rPr>
        <w:t>2019;14(5):867-875.</w:t>
      </w:r>
    </w:p>
    <w:p w14:paraId="5F505DB4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4.</w:t>
      </w:r>
      <w:r w:rsidRPr="00C31130">
        <w:rPr>
          <w:rFonts w:ascii="Times New Roman" w:hAnsi="Times New Roman" w:cs="Times New Roman"/>
        </w:rPr>
        <w:tab/>
        <w:t xml:space="preserve">Lebbe C, Meyer N, Mortier L, et al. Evaluation of Two Dosing Regimens for Nivolumab in Combination With Ipilimumab in Patients With Advanced Melanoma: Results From the Phase IIIb/IV CheckMate 511 Trial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9;37(11):867-875.</w:t>
      </w:r>
    </w:p>
    <w:p w14:paraId="1B2BA918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5.</w:t>
      </w:r>
      <w:r w:rsidRPr="00C31130">
        <w:rPr>
          <w:rFonts w:ascii="Times New Roman" w:hAnsi="Times New Roman" w:cs="Times New Roman"/>
        </w:rPr>
        <w:tab/>
        <w:t xml:space="preserve">Disselhorst MJ, Quispel-Janssen J, Lalezari F, et al. Ipilimumab and nivolumab in the treatment of recurrent malignant pleural mesothelioma (INITIATE): results of a prospective, single-arm, phase 2 trial. </w:t>
      </w:r>
      <w:r w:rsidRPr="00C31130">
        <w:rPr>
          <w:rFonts w:ascii="Times New Roman" w:hAnsi="Times New Roman" w:cs="Times New Roman"/>
          <w:i/>
        </w:rPr>
        <w:t xml:space="preserve">Lancet Respir Med. </w:t>
      </w:r>
      <w:r w:rsidRPr="00C31130">
        <w:rPr>
          <w:rFonts w:ascii="Times New Roman" w:hAnsi="Times New Roman" w:cs="Times New Roman"/>
        </w:rPr>
        <w:t>2019;7(3):260-270.</w:t>
      </w:r>
    </w:p>
    <w:p w14:paraId="7760BC79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6.</w:t>
      </w:r>
      <w:r w:rsidRPr="00C31130">
        <w:rPr>
          <w:rFonts w:ascii="Times New Roman" w:hAnsi="Times New Roman" w:cs="Times New Roman"/>
        </w:rPr>
        <w:tab/>
        <w:t xml:space="preserve">Ready N, Hellmann MD, Awad MM, et al. First-Line Nivolumab Plus Ipilimumab in Advanced Non-Small-Cell Lung Cancer (CheckMate 568): Outcomes by Programmed Death Ligand 1 and Tumor Mutational Burden as Biomarkers. </w:t>
      </w:r>
      <w:r w:rsidRPr="00C31130">
        <w:rPr>
          <w:rFonts w:ascii="Times New Roman" w:hAnsi="Times New Roman" w:cs="Times New Roman"/>
          <w:i/>
        </w:rPr>
        <w:t xml:space="preserve">J Clin Oncol. </w:t>
      </w:r>
      <w:r w:rsidRPr="00C31130">
        <w:rPr>
          <w:rFonts w:ascii="Times New Roman" w:hAnsi="Times New Roman" w:cs="Times New Roman"/>
        </w:rPr>
        <w:t>2019;37(12):992-1000.</w:t>
      </w:r>
    </w:p>
    <w:p w14:paraId="784A0C58" w14:textId="77777777" w:rsidR="00B436D5" w:rsidRPr="00C31130" w:rsidRDefault="00B436D5" w:rsidP="00B436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7.</w:t>
      </w:r>
      <w:r w:rsidRPr="00C31130">
        <w:rPr>
          <w:rFonts w:ascii="Times New Roman" w:hAnsi="Times New Roman" w:cs="Times New Roman"/>
        </w:rPr>
        <w:tab/>
        <w:t xml:space="preserve">Ferris RL, Blumenschein G, Jr., Fayette J, et al. Nivolumab for Recurrent Squamous-Cell Carcinoma of the Head and Neck. </w:t>
      </w:r>
      <w:r w:rsidRPr="00C31130">
        <w:rPr>
          <w:rFonts w:ascii="Times New Roman" w:hAnsi="Times New Roman" w:cs="Times New Roman"/>
          <w:i/>
        </w:rPr>
        <w:t xml:space="preserve">N Engl J Med. </w:t>
      </w:r>
      <w:r w:rsidRPr="00C31130">
        <w:rPr>
          <w:rFonts w:ascii="Times New Roman" w:hAnsi="Times New Roman" w:cs="Times New Roman"/>
        </w:rPr>
        <w:t>2016;375(19):1856-1867.</w:t>
      </w:r>
    </w:p>
    <w:p w14:paraId="3105ACCC" w14:textId="77777777" w:rsidR="00B436D5" w:rsidRPr="00C31130" w:rsidRDefault="00B436D5" w:rsidP="00B436D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t>48.</w:t>
      </w:r>
      <w:r w:rsidRPr="00C31130">
        <w:rPr>
          <w:rFonts w:ascii="Times New Roman" w:hAnsi="Times New Roman" w:cs="Times New Roman"/>
        </w:rPr>
        <w:tab/>
        <w:t xml:space="preserve">Scherpereel A, Mazieres J, Greillier L, et al. Nivolumab or nivolumab plus ipilimumab in patients with relapsed malignant pleural mesothelioma (IFCT-1501 MAPS2): a multicentre, open-label, randomised, non-comparative, phase 2 trial. </w:t>
      </w:r>
      <w:r w:rsidRPr="00C31130">
        <w:rPr>
          <w:rFonts w:ascii="Times New Roman" w:hAnsi="Times New Roman" w:cs="Times New Roman"/>
          <w:i/>
        </w:rPr>
        <w:t xml:space="preserve">Lancet Oncol. </w:t>
      </w:r>
      <w:r w:rsidRPr="00C31130">
        <w:rPr>
          <w:rFonts w:ascii="Times New Roman" w:hAnsi="Times New Roman" w:cs="Times New Roman"/>
        </w:rPr>
        <w:t>2019;20(2):239-253.</w:t>
      </w:r>
    </w:p>
    <w:p w14:paraId="548670BE" w14:textId="68CA3950" w:rsidR="007A190E" w:rsidRPr="001E17E1" w:rsidRDefault="00AE44DC" w:rsidP="007A190E">
      <w:pPr>
        <w:rPr>
          <w:rFonts w:ascii="Times New Roman" w:hAnsi="Times New Roman" w:cs="Times New Roman"/>
        </w:rPr>
      </w:pPr>
      <w:r w:rsidRPr="00C31130">
        <w:rPr>
          <w:rFonts w:ascii="Times New Roman" w:hAnsi="Times New Roman" w:cs="Times New Roman"/>
        </w:rPr>
        <w:fldChar w:fldCharType="end"/>
      </w:r>
      <w:bookmarkEnd w:id="0"/>
    </w:p>
    <w:sectPr w:rsidR="007A190E" w:rsidRPr="001E17E1" w:rsidSect="00711BC2">
      <w:pgSz w:w="11906" w:h="16838"/>
      <w:pgMar w:top="720" w:right="720" w:bottom="720" w:left="72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2BA376" w14:textId="77777777" w:rsidR="00D82004" w:rsidRDefault="00D82004" w:rsidP="007A190E">
      <w:pPr>
        <w:spacing w:after="0" w:line="240" w:lineRule="auto"/>
      </w:pPr>
      <w:r>
        <w:separator/>
      </w:r>
    </w:p>
  </w:endnote>
  <w:endnote w:type="continuationSeparator" w:id="0">
    <w:p w14:paraId="7F990DF5" w14:textId="77777777" w:rsidR="00D82004" w:rsidRDefault="00D82004" w:rsidP="007A19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81D72A" w14:textId="77777777" w:rsidR="00D82004" w:rsidRDefault="00D82004" w:rsidP="007A190E">
      <w:pPr>
        <w:spacing w:after="0" w:line="240" w:lineRule="auto"/>
      </w:pPr>
      <w:r>
        <w:separator/>
      </w:r>
    </w:p>
  </w:footnote>
  <w:footnote w:type="continuationSeparator" w:id="0">
    <w:p w14:paraId="53F03C94" w14:textId="77777777" w:rsidR="00D82004" w:rsidRDefault="00D82004" w:rsidP="007A190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2"/>
  <w:bordersDoNotSurroundHeader/>
  <w:bordersDoNotSurroundFooter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Oncolog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svwv2fkreedpe2t0lxd59sefvewvxt2zes&quot;&gt;3DMed&lt;record-ids&gt;&lt;item&gt;6332&lt;/item&gt;&lt;item&gt;6335&lt;/item&gt;&lt;item&gt;6390&lt;/item&gt;&lt;item&gt;6423&lt;/item&gt;&lt;item&gt;6914&lt;/item&gt;&lt;item&gt;6915&lt;/item&gt;&lt;item&gt;6949&lt;/item&gt;&lt;item&gt;6999&lt;/item&gt;&lt;item&gt;7047&lt;/item&gt;&lt;/record-ids&gt;&lt;/item&gt;&lt;/Libraries&gt;"/>
  </w:docVars>
  <w:rsids>
    <w:rsidRoot w:val="00D75B68"/>
    <w:rsid w:val="000047BA"/>
    <w:rsid w:val="00006CEA"/>
    <w:rsid w:val="00032D9B"/>
    <w:rsid w:val="0004033C"/>
    <w:rsid w:val="00093852"/>
    <w:rsid w:val="000F4B58"/>
    <w:rsid w:val="00130669"/>
    <w:rsid w:val="0013098F"/>
    <w:rsid w:val="001410A9"/>
    <w:rsid w:val="001424F1"/>
    <w:rsid w:val="001D01D4"/>
    <w:rsid w:val="001E17E1"/>
    <w:rsid w:val="002D059A"/>
    <w:rsid w:val="00334284"/>
    <w:rsid w:val="0033598D"/>
    <w:rsid w:val="00354A36"/>
    <w:rsid w:val="00360138"/>
    <w:rsid w:val="0037055E"/>
    <w:rsid w:val="003A4C1F"/>
    <w:rsid w:val="003B2015"/>
    <w:rsid w:val="0043427B"/>
    <w:rsid w:val="00556E32"/>
    <w:rsid w:val="005E2888"/>
    <w:rsid w:val="005F6F6B"/>
    <w:rsid w:val="00616428"/>
    <w:rsid w:val="00636C19"/>
    <w:rsid w:val="00691380"/>
    <w:rsid w:val="00693F32"/>
    <w:rsid w:val="006D7CF9"/>
    <w:rsid w:val="00711BC2"/>
    <w:rsid w:val="00721EEB"/>
    <w:rsid w:val="007A05B2"/>
    <w:rsid w:val="007A190E"/>
    <w:rsid w:val="007B209B"/>
    <w:rsid w:val="007B24F8"/>
    <w:rsid w:val="007B3B99"/>
    <w:rsid w:val="007B55BC"/>
    <w:rsid w:val="007F4087"/>
    <w:rsid w:val="008325EA"/>
    <w:rsid w:val="00835ED2"/>
    <w:rsid w:val="008658EC"/>
    <w:rsid w:val="008A7DBF"/>
    <w:rsid w:val="008D710E"/>
    <w:rsid w:val="0092587F"/>
    <w:rsid w:val="00982140"/>
    <w:rsid w:val="009B1B61"/>
    <w:rsid w:val="009E53DF"/>
    <w:rsid w:val="009F5E58"/>
    <w:rsid w:val="00A27003"/>
    <w:rsid w:val="00A41BE7"/>
    <w:rsid w:val="00A4340E"/>
    <w:rsid w:val="00A72EFF"/>
    <w:rsid w:val="00A94163"/>
    <w:rsid w:val="00AA71FE"/>
    <w:rsid w:val="00AD7152"/>
    <w:rsid w:val="00AE44DC"/>
    <w:rsid w:val="00B436D5"/>
    <w:rsid w:val="00B50AA6"/>
    <w:rsid w:val="00BB0CF2"/>
    <w:rsid w:val="00C03379"/>
    <w:rsid w:val="00C17324"/>
    <w:rsid w:val="00C31130"/>
    <w:rsid w:val="00C36D9B"/>
    <w:rsid w:val="00C52983"/>
    <w:rsid w:val="00C55064"/>
    <w:rsid w:val="00CD1714"/>
    <w:rsid w:val="00CE420E"/>
    <w:rsid w:val="00D17602"/>
    <w:rsid w:val="00D266C7"/>
    <w:rsid w:val="00D62A3B"/>
    <w:rsid w:val="00D75B68"/>
    <w:rsid w:val="00D82004"/>
    <w:rsid w:val="00DE17CF"/>
    <w:rsid w:val="00E46047"/>
    <w:rsid w:val="00E46963"/>
    <w:rsid w:val="00E64854"/>
    <w:rsid w:val="00E750F7"/>
    <w:rsid w:val="00EA1CE5"/>
    <w:rsid w:val="00EB6D7A"/>
    <w:rsid w:val="00EE3D89"/>
    <w:rsid w:val="00F77878"/>
    <w:rsid w:val="00FB2B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D6BFC8"/>
  <w15:chartTrackingRefBased/>
  <w15:docId w15:val="{F5CB5639-AFBD-4E63-85C7-6D3A12ABC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A190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7A190E"/>
    <w:rPr>
      <w:lang w:val="en-GB"/>
    </w:rPr>
  </w:style>
  <w:style w:type="paragraph" w:styleId="a5">
    <w:name w:val="footer"/>
    <w:basedOn w:val="a"/>
    <w:link w:val="a6"/>
    <w:uiPriority w:val="99"/>
    <w:unhideWhenUsed/>
    <w:rsid w:val="007A190E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7A190E"/>
    <w:rPr>
      <w:lang w:val="en-GB"/>
    </w:rPr>
  </w:style>
  <w:style w:type="table" w:styleId="a7">
    <w:name w:val="Table Grid"/>
    <w:basedOn w:val="a1"/>
    <w:uiPriority w:val="39"/>
    <w:rsid w:val="007A19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AE44DC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4DC"/>
    <w:rPr>
      <w:rFonts w:ascii="等线" w:eastAsia="等线" w:hAnsi="等线"/>
      <w:noProof/>
      <w:lang w:val="en-GB"/>
    </w:rPr>
  </w:style>
  <w:style w:type="paragraph" w:customStyle="1" w:styleId="EndNoteBibliography">
    <w:name w:val="EndNote Bibliography"/>
    <w:basedOn w:val="a"/>
    <w:link w:val="EndNoteBibliography0"/>
    <w:rsid w:val="00AE44DC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AE44DC"/>
    <w:rPr>
      <w:rFonts w:ascii="等线" w:eastAsia="等线" w:hAnsi="等线"/>
      <w:noProof/>
      <w:lang w:val="en-GB"/>
    </w:rPr>
  </w:style>
  <w:style w:type="character" w:styleId="a8">
    <w:name w:val="line number"/>
    <w:basedOn w:val="a0"/>
    <w:uiPriority w:val="99"/>
    <w:semiHidden/>
    <w:unhideWhenUsed/>
    <w:rsid w:val="00BB0C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49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83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FF8023-363E-4209-A4E5-F9FF8136CA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4581</Words>
  <Characters>26118</Characters>
  <Application>Microsoft Office Word</Application>
  <DocSecurity>0</DocSecurity>
  <Lines>217</Lines>
  <Paragraphs>61</Paragraphs>
  <ScaleCrop>false</ScaleCrop>
  <Company/>
  <LinksUpToDate>false</LinksUpToDate>
  <CharactersWithSpaces>30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xic Echo</dc:creator>
  <cp:keywords/>
  <dc:description/>
  <cp:lastModifiedBy>Toxic Echo</cp:lastModifiedBy>
  <cp:revision>8</cp:revision>
  <dcterms:created xsi:type="dcterms:W3CDTF">2019-05-28T03:20:00Z</dcterms:created>
  <dcterms:modified xsi:type="dcterms:W3CDTF">2019-06-28T06:29:00Z</dcterms:modified>
</cp:coreProperties>
</file>